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2A03" w:rsidRDefault="002A2A03"/>
    <w:p w:rsidR="002A2A03" w:rsidRDefault="002A2A03" w:rsidP="001A0A79">
      <w:pPr>
        <w:ind w:firstLine="0"/>
      </w:pPr>
    </w:p>
    <w:p w:rsidR="002A2A03" w:rsidRDefault="002A2A03"/>
    <w:p w:rsidR="002A2A03" w:rsidRDefault="002A2A03"/>
    <w:p w:rsidR="002A2A03" w:rsidRDefault="002A2A03"/>
    <w:p w:rsidR="006A1D76" w:rsidRDefault="006A1D76">
      <w:pPr>
        <w:jc w:val="center"/>
      </w:pPr>
      <w:r w:rsidRPr="006A1D76">
        <w:t>Do you think mainstream media in the United States today supports or undermines American democracy?</w:t>
      </w:r>
    </w:p>
    <w:p w:rsidR="002A2A03" w:rsidRDefault="00EC54EF" w:rsidP="006A1D76">
      <w:pPr>
        <w:jc w:val="center"/>
      </w:pPr>
      <w:r>
        <w:t>Your Name  (First M. Last)</w:t>
      </w:r>
    </w:p>
    <w:p w:rsidR="002A2A03" w:rsidRDefault="00EC54EF">
      <w:pPr>
        <w:jc w:val="center"/>
      </w:pPr>
      <w:r>
        <w:t>School or Institution Name (University at Place or Town, State)</w:t>
      </w:r>
    </w:p>
    <w:p w:rsidR="00065C6C" w:rsidRDefault="00EC54EF" w:rsidP="00065C6C">
      <w:pPr>
        <w:ind w:firstLine="0"/>
      </w:pPr>
      <w:r>
        <w:tab/>
      </w:r>
    </w:p>
    <w:p w:rsidR="00065C6C" w:rsidRDefault="00065C6C">
      <w:pPr>
        <w:pStyle w:val="Title"/>
      </w:pPr>
    </w:p>
    <w:p w:rsidR="00065C6C" w:rsidRDefault="00065C6C">
      <w:pPr>
        <w:pStyle w:val="Title"/>
      </w:pPr>
    </w:p>
    <w:p w:rsidR="00065C6C" w:rsidRDefault="00065C6C">
      <w:pPr>
        <w:pStyle w:val="Title"/>
      </w:pPr>
    </w:p>
    <w:p w:rsidR="00065C6C" w:rsidRDefault="00065C6C">
      <w:pPr>
        <w:pStyle w:val="Title"/>
      </w:pPr>
    </w:p>
    <w:p w:rsidR="00065C6C" w:rsidRDefault="00065C6C">
      <w:pPr>
        <w:pStyle w:val="Title"/>
      </w:pPr>
    </w:p>
    <w:p w:rsidR="00065C6C" w:rsidRDefault="00065C6C">
      <w:pPr>
        <w:pStyle w:val="Title"/>
      </w:pPr>
    </w:p>
    <w:p w:rsidR="00065C6C" w:rsidRDefault="00065C6C">
      <w:pPr>
        <w:pStyle w:val="Title"/>
      </w:pPr>
    </w:p>
    <w:p w:rsidR="00065C6C" w:rsidRDefault="00065C6C">
      <w:pPr>
        <w:pStyle w:val="Title"/>
      </w:pPr>
    </w:p>
    <w:p w:rsidR="00065C6C" w:rsidRDefault="00065C6C">
      <w:pPr>
        <w:pStyle w:val="Title"/>
      </w:pPr>
    </w:p>
    <w:p w:rsidR="00065C6C" w:rsidRDefault="00065C6C">
      <w:pPr>
        <w:pStyle w:val="Title"/>
      </w:pPr>
    </w:p>
    <w:p w:rsidR="00065C6C" w:rsidRDefault="00065C6C">
      <w:pPr>
        <w:pStyle w:val="Title"/>
      </w:pPr>
    </w:p>
    <w:p w:rsidR="00065C6C" w:rsidRDefault="00065C6C">
      <w:pPr>
        <w:pStyle w:val="Title"/>
      </w:pPr>
    </w:p>
    <w:p w:rsidR="00065C6C" w:rsidRDefault="00065C6C">
      <w:pPr>
        <w:pStyle w:val="Title"/>
      </w:pPr>
    </w:p>
    <w:p w:rsidR="00065C6C" w:rsidRDefault="00065C6C">
      <w:pPr>
        <w:pStyle w:val="Title"/>
      </w:pPr>
    </w:p>
    <w:p w:rsidR="00065C6C" w:rsidRPr="006A1D76" w:rsidRDefault="00EC54EF" w:rsidP="00065C6C">
      <w:pPr>
        <w:pStyle w:val="Title"/>
        <w:jc w:val="left"/>
        <w:rPr>
          <w:b/>
        </w:rPr>
      </w:pPr>
      <w:r>
        <w:tab/>
      </w:r>
      <w:r>
        <w:tab/>
      </w:r>
      <w:r w:rsidRPr="006A1D76">
        <w:rPr>
          <w:b/>
        </w:rPr>
        <w:t xml:space="preserve">Do You Think Mainstream Media in the United States Today Supports or       </w:t>
      </w:r>
    </w:p>
    <w:p w:rsidR="00065C6C" w:rsidRPr="006A1D76" w:rsidRDefault="00EC54EF" w:rsidP="00065C6C">
      <w:pPr>
        <w:pStyle w:val="Title"/>
        <w:jc w:val="left"/>
        <w:rPr>
          <w:b/>
        </w:rPr>
      </w:pPr>
      <w:r w:rsidRPr="006A1D76">
        <w:rPr>
          <w:b/>
        </w:rPr>
        <w:t xml:space="preserve">                                            Undermines American Democracy?</w:t>
      </w:r>
    </w:p>
    <w:p w:rsidR="00065C6C" w:rsidRDefault="00EC54EF" w:rsidP="00065C6C">
      <w:pPr>
        <w:pStyle w:val="Title"/>
        <w:jc w:val="left"/>
      </w:pPr>
      <w:r>
        <w:tab/>
      </w:r>
      <w:r w:rsidR="00D4082E">
        <w:t xml:space="preserve">Democracy grants the essential meaning to the legal and political structure of self-determination within the social, cultural and </w:t>
      </w:r>
      <w:r w:rsidR="00293BCD">
        <w:t>economic</w:t>
      </w:r>
      <w:r w:rsidR="006A1D76">
        <w:t xml:space="preserve"> </w:t>
      </w:r>
      <w:r w:rsidR="00215449">
        <w:t>paradigm.</w:t>
      </w:r>
      <w:r w:rsidR="0001338B">
        <w:t xml:space="preserve"> It is a state </w:t>
      </w:r>
      <w:r w:rsidR="000F7848">
        <w:t xml:space="preserve">of government established </w:t>
      </w:r>
      <w:r w:rsidR="006A1D76">
        <w:t>after</w:t>
      </w:r>
      <w:r w:rsidR="008158D8">
        <w:t xml:space="preserve"> fair voting system by the citizen either indi</w:t>
      </w:r>
      <w:r w:rsidR="008D2346">
        <w:t>rectly directly t</w:t>
      </w:r>
      <w:r w:rsidR="00021380">
        <w:t>o elect the representatives. The United State of America (USA</w:t>
      </w:r>
      <w:r w:rsidR="00CB2DA2">
        <w:t>)</w:t>
      </w:r>
      <w:r w:rsidR="001E1B42">
        <w:t xml:space="preserve"> is a democratic state which aims at strengthening the</w:t>
      </w:r>
      <w:r w:rsidR="007D7FB0">
        <w:t xml:space="preserve"> fundamental principles of freedom, equality and freedom of expression. </w:t>
      </w:r>
      <w:r w:rsidR="00A4777A">
        <w:t>Medi</w:t>
      </w:r>
      <w:r w:rsidR="00A661E1">
        <w:t xml:space="preserve">a plays </w:t>
      </w:r>
      <w:r w:rsidR="006A1D76">
        <w:t>instrumental</w:t>
      </w:r>
      <w:r w:rsidR="00A661E1">
        <w:t xml:space="preserve"> rol</w:t>
      </w:r>
      <w:r w:rsidR="001C20DD">
        <w:t xml:space="preserve">e </w:t>
      </w:r>
      <w:r w:rsidR="006A1D76">
        <w:t>to deliver</w:t>
      </w:r>
      <w:r w:rsidR="00F8093D">
        <w:t xml:space="preserve"> information to the people in the political, economic and social context. However, </w:t>
      </w:r>
      <w:r w:rsidR="001E2FA2">
        <w:t xml:space="preserve">the relationship between media and the incumbent </w:t>
      </w:r>
      <w:r w:rsidR="00B103D8">
        <w:t xml:space="preserve">president </w:t>
      </w:r>
      <w:r w:rsidR="001E2FA2">
        <w:t>of the United States, Donald Trump,</w:t>
      </w:r>
      <w:r w:rsidR="00E71084">
        <w:t xml:space="preserve"> remained contentious since the very beginning</w:t>
      </w:r>
      <w:r w:rsidR="00561814">
        <w:t xml:space="preserve"> of his presidential tenure.</w:t>
      </w:r>
      <w:r w:rsidR="00D04281">
        <w:t xml:space="preserve"> A wide range of critiques have abashe</w:t>
      </w:r>
      <w:r w:rsidR="00305488">
        <w:t>d the manner wherein T</w:t>
      </w:r>
      <w:r w:rsidR="00D04281">
        <w:t xml:space="preserve">rump treats the media and other groups </w:t>
      </w:r>
      <w:r w:rsidR="00C12865">
        <w:t xml:space="preserve">have abashed the attitude of media towards the president. </w:t>
      </w:r>
      <w:r w:rsidR="001821CF">
        <w:t>Amid these controversies, it becomes im</w:t>
      </w:r>
      <w:r w:rsidR="00727C2C">
        <w:t xml:space="preserve">perative </w:t>
      </w:r>
      <w:r w:rsidR="006A1D76">
        <w:t>to assess</w:t>
      </w:r>
      <w:r w:rsidR="0039629A">
        <w:t xml:space="preserve"> the impact of media on democratic development in the contemporary </w:t>
      </w:r>
      <w:r w:rsidR="006A1D76">
        <w:t>age. Irrefutably</w:t>
      </w:r>
      <w:r w:rsidR="00F7751B">
        <w:t>, the freedom of the press is an explicit illustration of the strengthened structure of democracy in the Un</w:t>
      </w:r>
      <w:r w:rsidR="002A6C0C">
        <w:t>ited States</w:t>
      </w:r>
      <w:r w:rsidR="008A7350">
        <w:t>. Since media has been offered the rights and privilege to report and investigate the matters independently, it ought to advance to strengthen the democracy rather than bashing it</w:t>
      </w:r>
      <w:r w:rsidR="002271BF">
        <w:t>.</w:t>
      </w:r>
      <w:r w:rsidR="00835648">
        <w:t xml:space="preserve"> The relationship between Trump and the media </w:t>
      </w:r>
      <w:r w:rsidR="00512407">
        <w:t>must</w:t>
      </w:r>
      <w:r w:rsidR="001E6C34">
        <w:t xml:space="preserve"> not desecrate the fundamental principles of democracy.</w:t>
      </w:r>
      <w:r w:rsidR="00EB710A">
        <w:t xml:space="preserve"> Media does not undermine democracy in the Un</w:t>
      </w:r>
      <w:r w:rsidR="002E6DB0">
        <w:t xml:space="preserve">ited States but there exist certain element </w:t>
      </w:r>
      <w:r w:rsidR="009B4DD7">
        <w:t xml:space="preserve">which cast adverse impacts </w:t>
      </w:r>
      <w:r w:rsidR="00E81689">
        <w:t>on th</w:t>
      </w:r>
      <w:r w:rsidR="00127218">
        <w:t>e spirits of democracy caused by the radical confrontation with the policymakers</w:t>
      </w:r>
      <w:r w:rsidR="00FF6FC4">
        <w:t>.</w:t>
      </w:r>
      <w:r w:rsidR="009B5A01">
        <w:tab/>
      </w:r>
    </w:p>
    <w:p w:rsidR="00633877" w:rsidRDefault="00EC54EF" w:rsidP="00065C6C">
      <w:pPr>
        <w:pStyle w:val="Title"/>
        <w:jc w:val="left"/>
      </w:pPr>
      <w:r>
        <w:tab/>
        <w:t>To begin,</w:t>
      </w:r>
      <w:r w:rsidR="005C76AC">
        <w:t xml:space="preserve"> it is essential to underpin the fundamen</w:t>
      </w:r>
      <w:r w:rsidR="00E87CF4">
        <w:t>tal principle of demo</w:t>
      </w:r>
      <w:r w:rsidR="008E19CB">
        <w:t>cracy which is accountability.</w:t>
      </w:r>
      <w:r w:rsidR="00D326C5">
        <w:t xml:space="preserve"> It calls for the </w:t>
      </w:r>
      <w:r w:rsidR="006D6F2F">
        <w:t xml:space="preserve">accountability of not only the individual politicians but also the </w:t>
      </w:r>
      <w:r w:rsidR="006D6F2F">
        <w:lastRenderedPageBreak/>
        <w:t>decision making entities and p</w:t>
      </w:r>
      <w:r w:rsidR="003A7041">
        <w:t xml:space="preserve">olitical parties. </w:t>
      </w:r>
      <w:r w:rsidR="00176D06">
        <w:t xml:space="preserve">A similar notion of democracy </w:t>
      </w:r>
      <w:r w:rsidR="00D518CA">
        <w:t xml:space="preserve">is cherished in </w:t>
      </w:r>
      <w:r w:rsidR="006A1D76">
        <w:t>the United</w:t>
      </w:r>
      <w:r w:rsidR="00435202">
        <w:t xml:space="preserve"> States. Free </w:t>
      </w:r>
      <w:r w:rsidR="0069312F">
        <w:t xml:space="preserve">media </w:t>
      </w:r>
      <w:r w:rsidR="00F81095">
        <w:t xml:space="preserve">casts a significant impact to ensure the credible flow of information to the public pertaining to the advancement in political and institutional </w:t>
      </w:r>
      <w:r w:rsidR="006A1D76">
        <w:t>sphere. Besides</w:t>
      </w:r>
      <w:r w:rsidR="009F7D2E">
        <w:t>, medi</w:t>
      </w:r>
      <w:r w:rsidR="009151E7">
        <w:t xml:space="preserve">a is always deemed to present </w:t>
      </w:r>
      <w:r w:rsidR="006A1D76">
        <w:t>subjective</w:t>
      </w:r>
      <w:r w:rsidR="0054151B">
        <w:t xml:space="preserve"> view and refrain from highlighting the objectivity. The philosophical comprehension and the inclinations of media personnel are </w:t>
      </w:r>
      <w:r w:rsidR="006A1D76">
        <w:t>reflected in</w:t>
      </w:r>
      <w:r w:rsidR="00A70766">
        <w:t xml:space="preserve"> the publications and reporting to some extent</w:t>
      </w:r>
      <w:r w:rsidR="00CF309C">
        <w:fldChar w:fldCharType="begin"/>
      </w:r>
      <w:r w:rsidR="00895F43">
        <w:instrText xml:space="preserve"> ADDIN ZOTERO_ITEM CSL_CITATION {"citationID":"N9hEq69U","properties":{"formattedCitation":"(\\uc0\\u8220{}Media in the United States \\uc0\\u8212{} Global Issues,\\uc0\\u8221{} n.d.)","plainCitation":"(“Media in the United States — Global Issues,” n.d.)","noteIndex":0},"citationItems":[{"id":131,"uris":["http://zotero.org/users/local/yvjivw9i/items/XPW44ZQK"],"uri":["http://zotero.org/users/local/yvjivw9i/items/XPW44ZQK"],"itemData":{"id":131,"type":"webpage","title":"Media in the United States — Global Issues","URL":"http://www.globalissues.org/article/163/media-in-the-united-states#MediaPowerisPoliticalPower","accessed":{"date-parts":[["2019",4,30]]}}}],"schema":"https://github.com/citation-style-language/schema/raw/master/csl-citation.json"} </w:instrText>
      </w:r>
      <w:r w:rsidR="00CF309C">
        <w:fldChar w:fldCharType="separate"/>
      </w:r>
      <w:r w:rsidR="00895F43" w:rsidRPr="00895F43">
        <w:rPr>
          <w:rFonts w:cs="Times New Roman"/>
          <w:szCs w:val="24"/>
        </w:rPr>
        <w:t>(“Media in the United States — Global Issues,” n.d.)</w:t>
      </w:r>
      <w:r w:rsidR="00CF309C">
        <w:fldChar w:fldCharType="end"/>
      </w:r>
      <w:r w:rsidR="00A70766">
        <w:t>. The primary purpose of the free press</w:t>
      </w:r>
      <w:r w:rsidR="004F0603">
        <w:t xml:space="preserve"> is serving as a discriminator of truths in a democratic societ</w:t>
      </w:r>
      <w:r w:rsidR="00ED2C99">
        <w:t>y</w:t>
      </w:r>
      <w:r w:rsidR="00A34D79">
        <w:t>. However,</w:t>
      </w:r>
      <w:r w:rsidR="000C1835">
        <w:t xml:space="preserve"> media has assumed a critical role in t</w:t>
      </w:r>
      <w:r w:rsidR="007122CE">
        <w:t xml:space="preserve">he United States which transcends </w:t>
      </w:r>
      <w:r w:rsidR="006A1D76">
        <w:t>the democratic</w:t>
      </w:r>
      <w:r>
        <w:t xml:space="preserve"> paradigm.</w:t>
      </w:r>
    </w:p>
    <w:p w:rsidR="009B5A01" w:rsidRDefault="00EC54EF" w:rsidP="00065C6C">
      <w:pPr>
        <w:pStyle w:val="Title"/>
        <w:jc w:val="left"/>
      </w:pPr>
      <w:r>
        <w:tab/>
        <w:t>Besides, media is termed the f</w:t>
      </w:r>
      <w:r w:rsidR="00DC0EB1">
        <w:t xml:space="preserve">ourth branch of government. </w:t>
      </w:r>
      <w:r w:rsidR="0040644A">
        <w:t>The role of media is dominant in maintaining the balance of power in the American poli</w:t>
      </w:r>
      <w:r w:rsidR="009C18DE">
        <w:t xml:space="preserve">tical </w:t>
      </w:r>
      <w:r w:rsidR="006A1D76">
        <w:t>system. Since</w:t>
      </w:r>
      <w:r w:rsidR="00575E76">
        <w:t xml:space="preserve"> the</w:t>
      </w:r>
      <w:r w:rsidR="00850D47">
        <w:t xml:space="preserve"> very first full day in the </w:t>
      </w:r>
      <w:r w:rsidR="00F86354">
        <w:t>office, Tru</w:t>
      </w:r>
      <w:r w:rsidR="00CC392C">
        <w:t>mp radically criticized media b</w:t>
      </w:r>
      <w:r w:rsidR="00DF010F">
        <w:t xml:space="preserve">y </w:t>
      </w:r>
      <w:r w:rsidR="00605943">
        <w:t xml:space="preserve">terming </w:t>
      </w:r>
      <w:r w:rsidR="006A1D76">
        <w:t>them the</w:t>
      </w:r>
      <w:r w:rsidR="00C73970">
        <w:t xml:space="preserve"> </w:t>
      </w:r>
      <w:r w:rsidR="00D12148">
        <w:t xml:space="preserve">most dishonest beings on the earth. One of the prominent </w:t>
      </w:r>
      <w:r w:rsidR="006A1D76">
        <w:t>instances</w:t>
      </w:r>
      <w:r w:rsidR="00D12148">
        <w:t xml:space="preserve"> the mentioning of the news outlet </w:t>
      </w:r>
      <w:r w:rsidR="00EA2D07">
        <w:t>a</w:t>
      </w:r>
      <w:r w:rsidR="00D12148">
        <w:t>s t</w:t>
      </w:r>
      <w:r w:rsidR="00094DE6">
        <w:t>he hub of generating fake news. The interest o</w:t>
      </w:r>
      <w:r w:rsidR="00855B29">
        <w:t>f the public</w:t>
      </w:r>
      <w:r w:rsidR="00683BE6">
        <w:t xml:space="preserve"> has remained fragmented</w:t>
      </w:r>
      <w:r w:rsidR="00076AAA">
        <w:t xml:space="preserve"> where the</w:t>
      </w:r>
      <w:r w:rsidR="00AB5DB6">
        <w:t xml:space="preserve"> perception of political affiliation and the credibility of the media has essentially remained the same.</w:t>
      </w:r>
      <w:r w:rsidR="00EA3220">
        <w:t xml:space="preserve"> The trends in media can enable the political actors to amplify distrust and polarization which has bee</w:t>
      </w:r>
      <w:r w:rsidR="007D03E3">
        <w:t>n</w:t>
      </w:r>
      <w:r w:rsidR="00EA3220">
        <w:t xml:space="preserve"> the case with Donald Trump</w:t>
      </w:r>
      <w:r w:rsidR="00CF309C">
        <w:fldChar w:fldCharType="begin"/>
      </w:r>
      <w:r w:rsidR="00895F43">
        <w:instrText xml:space="preserve"> ADDIN ZOTERO_ITEM CSL_CITATION {"citationID":"AV2kHKqu","properties":{"formattedCitation":"(\\uc0\\u8220{}How Democracy in America Can Survive Donald Trump,\\uc0\\u8221{} n.d.)","plainCitation":"(“How Democracy in America Can Survive Donald Trump,” n.d.)","noteIndex":0},"citationItems":[{"id":133,"uris":["http://zotero.org/users/local/yvjivw9i/items/NGH369H2"],"uri":["http://zotero.org/users/local/yvjivw9i/items/NGH369H2"],"itemData":{"id":133,"type":"article-magazine","title":"How Democracy in America Can Survive Donald Trump","container-title":"The American Prospect","source":"American Prospect","URL":"https://prospect.org/article/how-democracy-america-can-survive-donald-trump","ISSN":"1049-7285","language":"en-US","accessed":{"date-parts":[["2019",4,30]]}}}],"schema":"https://github.com/citation-style-language/schema/raw/master/csl-citation.json"} </w:instrText>
      </w:r>
      <w:r w:rsidR="00CF309C">
        <w:fldChar w:fldCharType="separate"/>
      </w:r>
      <w:r w:rsidR="00895F43" w:rsidRPr="00895F43">
        <w:rPr>
          <w:rFonts w:cs="Times New Roman"/>
          <w:szCs w:val="24"/>
        </w:rPr>
        <w:t>(“How Democracy in America Can Survive Donald Trump,” n.d.)</w:t>
      </w:r>
      <w:r w:rsidR="00CF309C">
        <w:fldChar w:fldCharType="end"/>
      </w:r>
      <w:r w:rsidR="00EA3220">
        <w:t>. In the past, none of the American president</w:t>
      </w:r>
      <w:r w:rsidR="00DC5E8B">
        <w:t>s refl</w:t>
      </w:r>
      <w:r w:rsidR="007D03E3">
        <w:t>ected such an immense extent of</w:t>
      </w:r>
      <w:r w:rsidR="00E17C76">
        <w:t xml:space="preserve"> resentment and bol</w:t>
      </w:r>
      <w:r w:rsidR="002503B2">
        <w:t>d treatment of media similar to Trump.</w:t>
      </w:r>
      <w:r w:rsidR="000500F4">
        <w:t xml:space="preserve"> He has proved willing to</w:t>
      </w:r>
      <w:r w:rsidR="004E4E1C">
        <w:t xml:space="preserve"> utilize the distrust in media to impugn he media organizations and reporters</w:t>
      </w:r>
      <w:r w:rsidR="00682812">
        <w:t xml:space="preserve"> as the enemies of the public. These radical </w:t>
      </w:r>
      <w:r w:rsidR="006A1D76">
        <w:t>views</w:t>
      </w:r>
      <w:r w:rsidR="00682812">
        <w:t xml:space="preserve"> irrefutably harm the democratic culture where the institutions of the state are being blamed blatantly without </w:t>
      </w:r>
      <w:r w:rsidR="0014753C">
        <w:t>t</w:t>
      </w:r>
      <w:r w:rsidR="00682812">
        <w:t xml:space="preserve">he provision of evidence. </w:t>
      </w:r>
      <w:r w:rsidR="00CF179E">
        <w:t>S</w:t>
      </w:r>
      <w:r w:rsidR="005D5CAC">
        <w:t>everal liberals are now seeking to emulate Trump’s a</w:t>
      </w:r>
      <w:r w:rsidR="008416C9">
        <w:t xml:space="preserve">pproach thinking they will gain benefit by bashing the </w:t>
      </w:r>
      <w:r w:rsidR="006A1D76">
        <w:t>media outlets</w:t>
      </w:r>
      <w:r w:rsidR="002C7C2D">
        <w:t xml:space="preserve"> as </w:t>
      </w:r>
      <w:r w:rsidR="002C7C2D">
        <w:lastRenderedPageBreak/>
        <w:t>Republicans did.</w:t>
      </w:r>
      <w:r w:rsidR="006908DD">
        <w:t xml:space="preserve"> These trends desecrate the harmonic development of society and urge the mainstream media to depict a discriminatory attitude toward such </w:t>
      </w:r>
      <w:r w:rsidR="004F0E32">
        <w:t xml:space="preserve">persons. </w:t>
      </w:r>
    </w:p>
    <w:p w:rsidR="00065C6C" w:rsidRDefault="00EC54EF" w:rsidP="00065C6C">
      <w:pPr>
        <w:pStyle w:val="Title"/>
        <w:jc w:val="left"/>
      </w:pPr>
      <w:r>
        <w:tab/>
        <w:t xml:space="preserve">Furthermore, </w:t>
      </w:r>
      <w:r w:rsidR="00967FE0">
        <w:t xml:space="preserve">Trump has </w:t>
      </w:r>
      <w:r w:rsidR="00411F96">
        <w:t xml:space="preserve">exacerbated and accelerated the </w:t>
      </w:r>
      <w:r w:rsidR="00D57C27">
        <w:t>degradation of</w:t>
      </w:r>
      <w:r w:rsidR="000F4BE3">
        <w:t xml:space="preserve"> liberal democratic institutes</w:t>
      </w:r>
      <w:r w:rsidR="005F338F">
        <w:t>.</w:t>
      </w:r>
      <w:r w:rsidR="003A314E">
        <w:t xml:space="preserve"> His views have delivered the message to the public that objective truth has almost</w:t>
      </w:r>
      <w:r w:rsidR="003A4983">
        <w:t xml:space="preserve"> perished from </w:t>
      </w:r>
      <w:r w:rsidR="006A1D76">
        <w:t>society. The</w:t>
      </w:r>
      <w:r w:rsidR="005A1604">
        <w:t xml:space="preserve"> media outlets </w:t>
      </w:r>
      <w:r w:rsidR="006A1D76">
        <w:t>have been</w:t>
      </w:r>
      <w:r w:rsidR="00AA72DB">
        <w:t xml:space="preserve"> portrayed as </w:t>
      </w:r>
      <w:r w:rsidR="006A1D76">
        <w:t>the potential</w:t>
      </w:r>
      <w:r w:rsidR="00B3570C">
        <w:t xml:space="preserve"> </w:t>
      </w:r>
      <w:r w:rsidR="006C2340">
        <w:t xml:space="preserve">sources of maligning the democratic progress in the United </w:t>
      </w:r>
      <w:r w:rsidR="00542EB4">
        <w:t xml:space="preserve">States. </w:t>
      </w:r>
      <w:r w:rsidR="00F07481">
        <w:t xml:space="preserve">The radical and excessively </w:t>
      </w:r>
      <w:r w:rsidR="002F7E99">
        <w:t xml:space="preserve">negative </w:t>
      </w:r>
      <w:r w:rsidR="00F07481">
        <w:t xml:space="preserve">attitude </w:t>
      </w:r>
      <w:r w:rsidR="002F7E99">
        <w:t xml:space="preserve">of Trump toward the media </w:t>
      </w:r>
      <w:r w:rsidR="00A47873">
        <w:t>has cast a detrimental impact on the public perceptio</w:t>
      </w:r>
      <w:r w:rsidR="006426B6">
        <w:t>n of mass media</w:t>
      </w:r>
      <w:r w:rsidR="00CF309C">
        <w:fldChar w:fldCharType="begin"/>
      </w:r>
      <w:r w:rsidR="00895F43">
        <w:instrText xml:space="preserve"> ADDIN ZOTERO_ITEM CSL_CITATION {"citationID":"hDY3JdIf","properties":{"formattedCitation":"(\\uc0\\u8220{}Trump and the Media; A Test for Democracy,\\uc0\\u8221{} n.d.)","plainCitation":"(“Trump and the Media; A Test for Democracy,” n.d.)","noteIndex":0},"citationItems":[{"id":135,"uris":["http://zotero.org/users/local/yvjivw9i/items/6AG86QI9"],"uri":["http://zotero.org/users/local/yvjivw9i/items/6AG86QI9"],"itemData":{"id":135,"type":"webpage","title":"Trump and the Media; A Test for Democracy","container-title":"Common Cause","abstract":"1","URL":"https://www.commoncause.org/democracy-wire/trump-and-the-media-a-test-for-democracy/","accessed":{"date-parts":[["2019",4,30]]}}}],"schema":"https://github.com/citation-style-language/schema/raw/master/csl-citation.json"} </w:instrText>
      </w:r>
      <w:r w:rsidR="00CF309C">
        <w:fldChar w:fldCharType="separate"/>
      </w:r>
      <w:r w:rsidR="00895F43" w:rsidRPr="00895F43">
        <w:rPr>
          <w:rFonts w:cs="Times New Roman"/>
          <w:szCs w:val="24"/>
        </w:rPr>
        <w:t>(“Trump and the Media; A Test for Democracy,” n.d.)</w:t>
      </w:r>
      <w:r w:rsidR="00CF309C">
        <w:fldChar w:fldCharType="end"/>
      </w:r>
      <w:r w:rsidR="006426B6">
        <w:t xml:space="preserve">. For instance, </w:t>
      </w:r>
      <w:r w:rsidR="006A1D76">
        <w:t>even the</w:t>
      </w:r>
      <w:r w:rsidR="007A7CF8">
        <w:t xml:space="preserve"> valid and rationa</w:t>
      </w:r>
      <w:r w:rsidR="00727655">
        <w:t>l questions of the me</w:t>
      </w:r>
      <w:r w:rsidR="005432B3">
        <w:t>dia outlets have ev</w:t>
      </w:r>
      <w:r w:rsidR="006A7BFC">
        <w:t xml:space="preserve">en </w:t>
      </w:r>
      <w:r w:rsidR="00305B09">
        <w:t>shunned by</w:t>
      </w:r>
      <w:r w:rsidR="00895F43">
        <w:t xml:space="preserve"> the</w:t>
      </w:r>
      <w:r w:rsidR="00305B09">
        <w:t xml:space="preserve"> </w:t>
      </w:r>
      <w:r w:rsidR="006A1D76">
        <w:t>President in</w:t>
      </w:r>
      <w:r w:rsidR="006A7BFC">
        <w:t xml:space="preserve"> an imprudent manner which is an explicit illustration o</w:t>
      </w:r>
      <w:r w:rsidR="004D53DA">
        <w:t>f</w:t>
      </w:r>
      <w:r w:rsidR="006A7BFC">
        <w:t xml:space="preserve"> the distrust, resentment and </w:t>
      </w:r>
      <w:r w:rsidR="00C34D24">
        <w:t xml:space="preserve">hostility toward the media. </w:t>
      </w:r>
      <w:r w:rsidR="00FA2622">
        <w:t>All of these instances are harmful to democracy where media is a</w:t>
      </w:r>
      <w:r w:rsidR="00980B49">
        <w:t xml:space="preserve"> fundamental </w:t>
      </w:r>
      <w:r w:rsidR="006A1D76">
        <w:t>pillar. Moreover</w:t>
      </w:r>
      <w:r w:rsidR="00E73222">
        <w:t>, th</w:t>
      </w:r>
      <w:r w:rsidR="00BE77EA">
        <w:t>e</w:t>
      </w:r>
      <w:r w:rsidR="0078531B">
        <w:t xml:space="preserve"> deliberated instances demonstrated the </w:t>
      </w:r>
      <w:r w:rsidR="00763B40">
        <w:t>abashment of media subjected by Trump and the political stakeho</w:t>
      </w:r>
      <w:r w:rsidR="00F63982">
        <w:t xml:space="preserve">lders. It is essential to </w:t>
      </w:r>
      <w:r w:rsidR="00FF412B">
        <w:t xml:space="preserve">manifest </w:t>
      </w:r>
      <w:r w:rsidR="006A1D76">
        <w:t>the discriminatory</w:t>
      </w:r>
      <w:r w:rsidR="00F659A0">
        <w:t xml:space="preserve"> role of media toward </w:t>
      </w:r>
      <w:r w:rsidR="00EB4C5A">
        <w:t>t</w:t>
      </w:r>
      <w:r w:rsidR="006F70A4">
        <w:t>he political stakeholders, especially Trump, and the conseq</w:t>
      </w:r>
      <w:r w:rsidR="008C4097">
        <w:t xml:space="preserve">uences on </w:t>
      </w:r>
      <w:r w:rsidR="00DB04EE">
        <w:t>democratic principles.</w:t>
      </w:r>
    </w:p>
    <w:p w:rsidR="00DB04EE" w:rsidRDefault="00EC54EF" w:rsidP="00065C6C">
      <w:pPr>
        <w:pStyle w:val="Title"/>
        <w:jc w:val="left"/>
      </w:pPr>
      <w:r>
        <w:tab/>
      </w:r>
      <w:r w:rsidR="003E620B">
        <w:t xml:space="preserve">A critical </w:t>
      </w:r>
      <w:r w:rsidR="00515131">
        <w:t xml:space="preserve">appraisal of the matter </w:t>
      </w:r>
      <w:r w:rsidR="006A1D76">
        <w:t>reveals that</w:t>
      </w:r>
      <w:r w:rsidR="00882EB1">
        <w:t xml:space="preserve"> democratic advancement lies a</w:t>
      </w:r>
      <w:r w:rsidR="00AF67A4">
        <w:t xml:space="preserve">t the very heart </w:t>
      </w:r>
      <w:r w:rsidR="005E0611">
        <w:t>of ensuring accountability across the board.</w:t>
      </w:r>
      <w:r w:rsidR="009A4348">
        <w:t xml:space="preserve"> Media assumes a potential role amid these circumstances to identify and highlight th</w:t>
      </w:r>
      <w:r w:rsidR="00A121FE">
        <w:t xml:space="preserve">e </w:t>
      </w:r>
      <w:r w:rsidR="00146420">
        <w:t xml:space="preserve">forces </w:t>
      </w:r>
      <w:r w:rsidR="006A1D76">
        <w:t>that</w:t>
      </w:r>
      <w:r w:rsidR="00146420">
        <w:t xml:space="preserve"> ought to be held accountable. </w:t>
      </w:r>
      <w:r w:rsidR="00C60199">
        <w:t>If the</w:t>
      </w:r>
      <w:r w:rsidR="00FD3CDE">
        <w:t xml:space="preserve"> political </w:t>
      </w:r>
      <w:r w:rsidR="006A1D76">
        <w:t>stakeholder exhibits</w:t>
      </w:r>
      <w:r w:rsidR="00FD3CDE">
        <w:t xml:space="preserve"> a radical attitude which aims at persistently abashing the mass media </w:t>
      </w:r>
      <w:r w:rsidR="00CA2AE8">
        <w:t xml:space="preserve">and terming their information and </w:t>
      </w:r>
      <w:r w:rsidR="00B235F4">
        <w:t xml:space="preserve">news as fake, mass media struggles to contribute </w:t>
      </w:r>
      <w:r w:rsidR="006D522F">
        <w:t>to</w:t>
      </w:r>
      <w:r w:rsidR="00E327D0">
        <w:t>ward susta</w:t>
      </w:r>
      <w:r w:rsidR="00F51160">
        <w:t xml:space="preserve">inability of democracy. However, the media organizations ought to introspect </w:t>
      </w:r>
      <w:r w:rsidR="00D97B2B">
        <w:t xml:space="preserve">their role </w:t>
      </w:r>
      <w:r w:rsidR="00F80047">
        <w:t xml:space="preserve">and adhere to the </w:t>
      </w:r>
      <w:r w:rsidR="00E054C8">
        <w:t>values of honesty, integrity and t</w:t>
      </w:r>
      <w:r w:rsidR="002A1F61">
        <w:t xml:space="preserve">ruth. </w:t>
      </w:r>
      <w:r w:rsidR="00D737DF">
        <w:t xml:space="preserve">It is evident that various media outlets have established grievances with political stakeholder which are apparent in their reporting. It is one of the most detrimental aspects of democracy because media is the pillar of </w:t>
      </w:r>
      <w:r w:rsidR="00D737DF">
        <w:lastRenderedPageBreak/>
        <w:t>democracy</w:t>
      </w:r>
      <w:r w:rsidR="008C6843">
        <w:t>. Whe</w:t>
      </w:r>
      <w:r w:rsidR="00A9221A">
        <w:t>n the information is forged and manipula</w:t>
      </w:r>
      <w:r w:rsidR="008C6843">
        <w:t>ted as per</w:t>
      </w:r>
      <w:r w:rsidR="00A9221A">
        <w:t xml:space="preserve"> the inclinations rather than the truth, accountability </w:t>
      </w:r>
      <w:r w:rsidR="008C6843">
        <w:t>becomes elusive</w:t>
      </w:r>
      <w:r w:rsidR="00923076">
        <w:t>. It then creates a distorted state of events as depict</w:t>
      </w:r>
      <w:r w:rsidR="0019549B">
        <w:t>ed in contemporary American society</w:t>
      </w:r>
      <w:r w:rsidR="0081633E">
        <w:t xml:space="preserve">. </w:t>
      </w:r>
    </w:p>
    <w:p w:rsidR="00F35F58" w:rsidRDefault="00EC54EF" w:rsidP="00065C6C">
      <w:pPr>
        <w:pStyle w:val="Title"/>
        <w:jc w:val="left"/>
      </w:pPr>
      <w:r>
        <w:tab/>
      </w:r>
      <w:r w:rsidR="003F62B9">
        <w:t xml:space="preserve">Likewise, the fundamental element which advanced democracy in society is a </w:t>
      </w:r>
      <w:r w:rsidR="003B7E52">
        <w:t>c</w:t>
      </w:r>
      <w:r w:rsidR="00946CE0">
        <w:t>oh</w:t>
      </w:r>
      <w:r w:rsidR="003410E1">
        <w:t>esive means of interaction and collaboration</w:t>
      </w:r>
      <w:r w:rsidR="00125862">
        <w:t xml:space="preserve"> between the institutions of state and political stakeholders. Both the print and broadcast media </w:t>
      </w:r>
      <w:r w:rsidR="003A0B7B">
        <w:t xml:space="preserve">are the essential organs of democracy and their credibility and validity directly or indirectly </w:t>
      </w:r>
      <w:r w:rsidR="0069304F">
        <w:t xml:space="preserve">cast an impact on democracy. For instance, </w:t>
      </w:r>
      <w:r w:rsidR="0021720A">
        <w:t>when the mass medi</w:t>
      </w:r>
      <w:r w:rsidR="00DB6FB5">
        <w:t xml:space="preserve">a publishes and broadcasts a fake or contentious new, the citizens tend to believe they live in a society devoid of equality, truth and </w:t>
      </w:r>
      <w:r w:rsidR="00D97934">
        <w:t>democracy</w:t>
      </w:r>
      <w:r w:rsidR="00EE21ED">
        <w:t>. Irrefutably, the media should not adhere to credible news and information for the</w:t>
      </w:r>
      <w:r w:rsidR="008654B0">
        <w:t xml:space="preserve"> sake of democracy only. It was </w:t>
      </w:r>
      <w:r w:rsidR="004E5688">
        <w:t xml:space="preserve">created in the first place to propagate </w:t>
      </w:r>
      <w:r w:rsidR="00C72C12">
        <w:t xml:space="preserve">the truthful flow of </w:t>
      </w:r>
      <w:r w:rsidR="006A1D76">
        <w:t>information and</w:t>
      </w:r>
      <w:r w:rsidR="00BF170E">
        <w:t xml:space="preserve"> enlighten the </w:t>
      </w:r>
      <w:r w:rsidR="002F1BE4">
        <w:t>public. Moreover</w:t>
      </w:r>
      <w:r w:rsidR="003B26F6">
        <w:t>, the role of media</w:t>
      </w:r>
      <w:r w:rsidR="00BF170E">
        <w:t xml:space="preserve"> is also essential to be assessed in the paradigm of social </w:t>
      </w:r>
      <w:r w:rsidR="002F1BE4">
        <w:t>development.</w:t>
      </w:r>
      <w:r w:rsidR="00FF5D39">
        <w:t xml:space="preserve"> The social constructivism is vested by mass </w:t>
      </w:r>
      <w:r w:rsidR="00D25F9B">
        <w:t>media in the contemporary era</w:t>
      </w:r>
      <w:r w:rsidR="00BC595A">
        <w:t xml:space="preserve">. The social, economic and cultural values nourished </w:t>
      </w:r>
      <w:r w:rsidR="009B1578">
        <w:t>by the public are shaped as per the</w:t>
      </w:r>
      <w:r w:rsidR="00E02FCA">
        <w:t xml:space="preserve"> demonstration of the s</w:t>
      </w:r>
      <w:r w:rsidR="00B562C6">
        <w:t>tate of</w:t>
      </w:r>
      <w:r w:rsidR="00365221">
        <w:t xml:space="preserve"> affairs</w:t>
      </w:r>
      <w:r w:rsidR="00087E2B">
        <w:t xml:space="preserve"> from the mass media</w:t>
      </w:r>
      <w:r w:rsidR="00CF309C">
        <w:fldChar w:fldCharType="begin"/>
      </w:r>
      <w:r w:rsidR="00895F43">
        <w:instrText xml:space="preserve"> ADDIN ZOTERO_ITEM CSL_CITATION {"citationID":"hDY3JdIf","properties":{"formattedCitation":"(\\uc0\\u8220{}Trump and the Media; A Test for Democracy,\\uc0\\u8221{} n.d.)","plainCitation":"(“Trump and the Media; A Test for Democracy,” n.d.)","noteIndex":0},"citationItems":[{"id":135,"uris":["http://zotero.org/users/local/yvjivw9i/items/6AG86QI9"],"uri":["http://zotero.org/users/local/yvjivw9i/items/6AG86QI9"],"itemData":{"id":135,"type":"webpage","title":"Trump and the Media; A Test for Democracy","container-title":"Common Cause","abstract":"1","URL":"https://www.commoncause.org/democracy-wire/trump-and-the-media-a-test-for-democracy/","accessed":{"date-parts":[["2019",4,30]]}}}],"schema":"https://github.com/citation-style-language/schema/raw/master/csl-citation.json"} </w:instrText>
      </w:r>
      <w:r w:rsidR="00CF309C">
        <w:fldChar w:fldCharType="separate"/>
      </w:r>
      <w:r w:rsidR="00895F43" w:rsidRPr="00895F43">
        <w:rPr>
          <w:rFonts w:cs="Times New Roman"/>
          <w:szCs w:val="24"/>
        </w:rPr>
        <w:t>(“Trump and the Media; A Test for Democracy,” n.d.)</w:t>
      </w:r>
      <w:r w:rsidR="00CF309C">
        <w:fldChar w:fldCharType="end"/>
      </w:r>
      <w:r w:rsidR="00087E2B">
        <w:t>.</w:t>
      </w:r>
      <w:r w:rsidR="008216A7">
        <w:t>Media manipulation, scandals and political propaganda challenge the inaccuracy, bias and reliability in the United States</w:t>
      </w:r>
      <w:r w:rsidR="00F5377A">
        <w:t xml:space="preserve">. </w:t>
      </w:r>
      <w:r w:rsidR="001A7CB4">
        <w:t xml:space="preserve">The public </w:t>
      </w:r>
      <w:r w:rsidR="00280D5D">
        <w:t xml:space="preserve">faces the adversity after </w:t>
      </w:r>
      <w:r w:rsidR="00895F43">
        <w:t>news channels and print media are</w:t>
      </w:r>
      <w:r w:rsidR="00280D5D">
        <w:t xml:space="preserve"> e</w:t>
      </w:r>
      <w:r w:rsidR="00510A9F">
        <w:t xml:space="preserve">ntitled to be representing </w:t>
      </w:r>
      <w:r w:rsidR="00C161B0">
        <w:t xml:space="preserve">a specific political entity. </w:t>
      </w:r>
      <w:r w:rsidR="00526B44">
        <w:t>Consequent</w:t>
      </w:r>
      <w:r w:rsidR="00410FC8">
        <w:t>ly, the views of the public are</w:t>
      </w:r>
      <w:r w:rsidR="00D060C6">
        <w:t xml:space="preserve"> concentrated and manipulated </w:t>
      </w:r>
      <w:r w:rsidR="00E63064">
        <w:t>which und</w:t>
      </w:r>
      <w:r w:rsidR="00692B25">
        <w:t>ermine the democratic structure.</w:t>
      </w:r>
    </w:p>
    <w:p w:rsidR="00CC0789" w:rsidRDefault="00EC54EF" w:rsidP="00065C6C">
      <w:pPr>
        <w:pStyle w:val="Title"/>
        <w:jc w:val="left"/>
      </w:pPr>
      <w:r>
        <w:tab/>
        <w:t xml:space="preserve">Primarily, the media enterprises in the </w:t>
      </w:r>
      <w:r w:rsidR="00F37062">
        <w:t xml:space="preserve">United States are </w:t>
      </w:r>
      <w:r w:rsidR="00142542">
        <w:t>divided into three types as</w:t>
      </w:r>
      <w:r w:rsidR="006837B9">
        <w:t xml:space="preserve"> mainstream media, media conglomerates and several small companies. The press is assigned the role of watchdogs of democracy and further termed as the fourth state in the democratic system.</w:t>
      </w:r>
      <w:r w:rsidR="003D15FC">
        <w:t xml:space="preserve"> The timeline of the historic events reveals media has always remained a powerful force </w:t>
      </w:r>
      <w:r w:rsidR="00443042">
        <w:lastRenderedPageBreak/>
        <w:t>s</w:t>
      </w:r>
      <w:r w:rsidR="00A56712">
        <w:t xml:space="preserve">trengthened by institutions </w:t>
      </w:r>
      <w:r w:rsidR="006A1D76">
        <w:t>and the</w:t>
      </w:r>
      <w:r w:rsidR="008E4CB9">
        <w:t xml:space="preserve"> support of the public. </w:t>
      </w:r>
      <w:r w:rsidR="00327FD4">
        <w:t xml:space="preserve">It is evident from the deliberation that the political system </w:t>
      </w:r>
      <w:r w:rsidR="001267E4">
        <w:t xml:space="preserve">is dependent on </w:t>
      </w:r>
      <w:r w:rsidR="00DE2C5A">
        <w:t xml:space="preserve">media and media is dependent </w:t>
      </w:r>
      <w:r w:rsidR="006A1D76">
        <w:t>on the</w:t>
      </w:r>
      <w:r w:rsidR="002953EC">
        <w:t xml:space="preserve"> political system. The First Amendment of the constitution advocates for a free press and </w:t>
      </w:r>
      <w:r w:rsidR="002C50D3">
        <w:t xml:space="preserve">freedom of speech in America. </w:t>
      </w:r>
      <w:r w:rsidR="00FE2B81">
        <w:t xml:space="preserve">The citizens of America also take profound pride in the freedom exercised by the mass </w:t>
      </w:r>
      <w:r w:rsidR="006A1D76">
        <w:t>media. Amid</w:t>
      </w:r>
      <w:r w:rsidR="00E134C2">
        <w:t xml:space="preserve"> these developments, the news propagated by the media can never be termed blatant</w:t>
      </w:r>
      <w:r w:rsidR="006A5F9C">
        <w:t>ly as</w:t>
      </w:r>
      <w:r w:rsidR="0088452F">
        <w:t xml:space="preserve"> fake. It </w:t>
      </w:r>
      <w:r w:rsidR="00F90EC2">
        <w:t xml:space="preserve">will cause the public </w:t>
      </w:r>
      <w:r w:rsidR="006A1D76">
        <w:t>to lose</w:t>
      </w:r>
      <w:r w:rsidR="00A9180C">
        <w:t xml:space="preserve"> the trust in journalist and refrain from believing</w:t>
      </w:r>
      <w:r w:rsidR="0080749F">
        <w:t xml:space="preserve"> the news which </w:t>
      </w:r>
      <w:r w:rsidR="000B5AF1">
        <w:t>is published</w:t>
      </w:r>
      <w:r w:rsidR="00D06200">
        <w:t>. It is the prominent me</w:t>
      </w:r>
      <w:r w:rsidR="00824836">
        <w:t>nace of abashing media regardless of the need and paying heed to the consequences.</w:t>
      </w:r>
    </w:p>
    <w:p w:rsidR="005C1EFD" w:rsidRDefault="00EC54EF" w:rsidP="00065C6C">
      <w:pPr>
        <w:pStyle w:val="Title"/>
        <w:jc w:val="left"/>
      </w:pPr>
      <w:r>
        <w:tab/>
        <w:t>All of the deliberated instances above explicitly</w:t>
      </w:r>
      <w:r w:rsidR="003A3180">
        <w:t xml:space="preserve"> illustrate the relationship </w:t>
      </w:r>
      <w:r w:rsidR="00653C33">
        <w:t>between democracy and mass media.</w:t>
      </w:r>
      <w:r w:rsidR="00701E62">
        <w:t xml:space="preserve"> The mass media is a source of informing the people about the developments and offering a rational and just critique devoid of any bias</w:t>
      </w:r>
      <w:r w:rsidR="00AE2BCE">
        <w:t>.</w:t>
      </w:r>
      <w:r w:rsidR="003445AF">
        <w:t xml:space="preserve"> The press conferences held </w:t>
      </w:r>
      <w:r w:rsidR="00D20ED2">
        <w:t>at the White House</w:t>
      </w:r>
      <w:r w:rsidR="006A1D76">
        <w:t xml:space="preserve"> </w:t>
      </w:r>
      <w:r w:rsidR="00A44EB1">
        <w:t>makes the president questi</w:t>
      </w:r>
      <w:r w:rsidR="00170868">
        <w:t xml:space="preserve">onable in front of journalists. In </w:t>
      </w:r>
      <w:r w:rsidR="003C081D">
        <w:t xml:space="preserve">the contemporary </w:t>
      </w:r>
      <w:r w:rsidR="00E37C29">
        <w:t>era,</w:t>
      </w:r>
      <w:r w:rsidR="006A1D76">
        <w:t xml:space="preserve"> </w:t>
      </w:r>
      <w:r w:rsidR="00584195">
        <w:t xml:space="preserve">journalists are not afraid of asking harsh questions and the onus lies </w:t>
      </w:r>
      <w:r w:rsidR="00A20552">
        <w:t>on the</w:t>
      </w:r>
      <w:r w:rsidR="006A1D76">
        <w:t xml:space="preserve"> </w:t>
      </w:r>
      <w:r w:rsidR="00D43943">
        <w:t>policy</w:t>
      </w:r>
      <w:r w:rsidR="006A1D76">
        <w:t xml:space="preserve"> </w:t>
      </w:r>
      <w:r w:rsidR="00D43943">
        <w:t xml:space="preserve">makers to listen to them with patience and refrain from targeting them </w:t>
      </w:r>
      <w:r w:rsidR="00DD194F">
        <w:t>as a response.</w:t>
      </w:r>
      <w:r w:rsidR="003E62BC">
        <w:t xml:space="preserve"> Bot</w:t>
      </w:r>
      <w:r w:rsidR="00DD3C8C">
        <w:t>h</w:t>
      </w:r>
      <w:r w:rsidR="003E62BC">
        <w:t xml:space="preserve"> media and politicians have to coll</w:t>
      </w:r>
      <w:r w:rsidR="00C9295F">
        <w:t xml:space="preserve">aborate </w:t>
      </w:r>
      <w:r w:rsidR="0037752D">
        <w:t>to rejuvenate</w:t>
      </w:r>
      <w:r w:rsidR="00D52F5D">
        <w:t xml:space="preserve"> the spirits of democracy in s</w:t>
      </w:r>
      <w:r w:rsidR="0037278F">
        <w:t>ociety</w:t>
      </w:r>
      <w:r w:rsidR="00BF45D6">
        <w:t>. However, it is an accepted reality that their rel</w:t>
      </w:r>
      <w:r w:rsidR="00526D28">
        <w:t>ationships can never be amicable. Mass med</w:t>
      </w:r>
      <w:r w:rsidR="000B0E2B">
        <w:t>ia will continue to unleash the</w:t>
      </w:r>
      <w:r w:rsidR="00825FF0">
        <w:t xml:space="preserve"> scandals and </w:t>
      </w:r>
      <w:r w:rsidR="000D4399">
        <w:t>frauds in addition to asking harsh questions and printing harsh realities. It will resultantly cause the politicians to establish a defensive</w:t>
      </w:r>
      <w:r w:rsidR="006A1D76">
        <w:t xml:space="preserve"> </w:t>
      </w:r>
      <w:r w:rsidR="00485AFF">
        <w:t xml:space="preserve">and </w:t>
      </w:r>
      <w:r w:rsidR="002722C4">
        <w:t>ruthless attitude toward the mass media.</w:t>
      </w:r>
      <w:r w:rsidR="003F2B58">
        <w:t xml:space="preserve"> Besides, the a</w:t>
      </w:r>
      <w:r w:rsidR="00E66075">
        <w:t>ddition of</w:t>
      </w:r>
      <w:r w:rsidR="00B1559E">
        <w:t xml:space="preserve"> fabricated and manipulated news further aggravates </w:t>
      </w:r>
      <w:r w:rsidR="001B3846">
        <w:t>the issue. Democracy receives the grave impact</w:t>
      </w:r>
      <w:r w:rsidR="00B0000A">
        <w:t>s</w:t>
      </w:r>
      <w:r w:rsidR="001B3846">
        <w:t xml:space="preserve"> amid these radical </w:t>
      </w:r>
      <w:r w:rsidR="00AC5733">
        <w:t>developments.</w:t>
      </w:r>
      <w:r w:rsidR="006A1D76">
        <w:t xml:space="preserve"> </w:t>
      </w:r>
      <w:r w:rsidR="008602BF">
        <w:t>However, media is, to a significant extent,</w:t>
      </w:r>
      <w:r w:rsidR="003F18AA">
        <w:t xml:space="preserve"> responsible for strengthening </w:t>
      </w:r>
      <w:r w:rsidR="003A3BF4">
        <w:t>democracy as not all the me</w:t>
      </w:r>
      <w:r w:rsidR="004715BF">
        <w:t xml:space="preserve">dia outlets are </w:t>
      </w:r>
      <w:r w:rsidR="009954BD">
        <w:t>keen to propagate the fake news</w:t>
      </w:r>
      <w:r w:rsidR="00CF309C">
        <w:fldChar w:fldCharType="begin"/>
      </w:r>
      <w:r w:rsidR="00895F43">
        <w:instrText xml:space="preserve"> ADDIN ZOTERO_ITEM CSL_CITATION {"citationID":"Yh5K8IY4","properties":{"formattedCitation":"(\\uc0\\u8220{}Trump Punks the Media Once More | The American Spectator,\\uc0\\u8221{} n.d.)","plainCitation":"(“Trump Punks the Media Once More | The American Spectator,” n.d.)","noteIndex":0},"citationItems":[{"id":137,"uris":["http://zotero.org/users/local/yvjivw9i/items/MVMC7Q38"],"uri":["http://zotero.org/users/local/yvjivw9i/items/MVMC7Q38"],"itemData":{"id":137,"type":"webpage","title":"Trump Punks the Media Once More | The American Spectator","URL":"https://spectator.org/trump-punks-the-media-once-more/","accessed":{"date-parts":[["2019",4,30]]}}}],"schema":"https://github.com/citation-style-language/schema/raw/master/csl-citation.json"} </w:instrText>
      </w:r>
      <w:r w:rsidR="00CF309C">
        <w:fldChar w:fldCharType="separate"/>
      </w:r>
      <w:r w:rsidR="00895F43" w:rsidRPr="00895F43">
        <w:rPr>
          <w:rFonts w:cs="Times New Roman"/>
          <w:szCs w:val="24"/>
        </w:rPr>
        <w:t xml:space="preserve">(“Trump Punks the Media Once More | The </w:t>
      </w:r>
      <w:r w:rsidR="00895F43" w:rsidRPr="00895F43">
        <w:rPr>
          <w:rFonts w:cs="Times New Roman"/>
          <w:szCs w:val="24"/>
        </w:rPr>
        <w:lastRenderedPageBreak/>
        <w:t>American Spectator,” n.d.)</w:t>
      </w:r>
      <w:r w:rsidR="00CF309C">
        <w:fldChar w:fldCharType="end"/>
      </w:r>
      <w:r w:rsidR="009954BD">
        <w:t>.</w:t>
      </w:r>
      <w:r w:rsidR="00ED6436">
        <w:t xml:space="preserve"> There exist certain news channels which have maintained a committed and integrated attitude </w:t>
      </w:r>
      <w:r w:rsidR="005C364A">
        <w:t xml:space="preserve">while </w:t>
      </w:r>
      <w:r w:rsidR="00F7710D">
        <w:t>spreading the news and information</w:t>
      </w:r>
      <w:r>
        <w:t xml:space="preserve">. </w:t>
      </w:r>
    </w:p>
    <w:p w:rsidR="00065C6C" w:rsidRDefault="00EC54EF" w:rsidP="00065C6C">
      <w:pPr>
        <w:pStyle w:val="Title"/>
        <w:jc w:val="left"/>
      </w:pPr>
      <w:r>
        <w:tab/>
      </w:r>
      <w:r w:rsidR="00AF1294">
        <w:t>To conclude, media is an important organ of democracy and deemed</w:t>
      </w:r>
      <w:r w:rsidR="009E590A">
        <w:t xml:space="preserve"> as the fourth branch of the government. </w:t>
      </w:r>
      <w:r w:rsidR="00412DB4">
        <w:t>In the United States, the confrontation between media and the political stakeholders has aggravated which was primarily initiated by Trump in the first place.</w:t>
      </w:r>
      <w:r w:rsidR="00AA4EC0">
        <w:t xml:space="preserve"> Mass media should never be termed as the propagator of the </w:t>
      </w:r>
      <w:r w:rsidR="00D520AC">
        <w:t xml:space="preserve">fake news as it desecrates the belief of the public. It further leads to </w:t>
      </w:r>
      <w:r w:rsidR="006D2A41">
        <w:t xml:space="preserve">dismantling the sustainability of democratic principles. Since media is a potential tool to highlight </w:t>
      </w:r>
      <w:r w:rsidR="00A74D83">
        <w:t>and investigate frauds, the distrust o</w:t>
      </w:r>
      <w:r w:rsidR="00E00CAA">
        <w:t xml:space="preserve">f the public can cause it to lose its credibility and the fundamental </w:t>
      </w:r>
      <w:r w:rsidR="00201777">
        <w:t xml:space="preserve">responsibility. </w:t>
      </w:r>
      <w:r w:rsidR="001C53E0">
        <w:t xml:space="preserve">Thus, the </w:t>
      </w:r>
      <w:r w:rsidR="00DD1C4F">
        <w:t>on</w:t>
      </w:r>
      <w:r w:rsidR="007C1F25">
        <w:t>us lies on the</w:t>
      </w:r>
      <w:r w:rsidR="00690628">
        <w:t xml:space="preserve"> politicians to keep account of the words and terms t</w:t>
      </w:r>
      <w:r w:rsidR="00135182">
        <w:t xml:space="preserve">hey utilize to </w:t>
      </w:r>
      <w:r w:rsidR="00600E8F">
        <w:t>target the media personnel and outlets.</w:t>
      </w:r>
      <w:r w:rsidR="007B2B62">
        <w:t xml:space="preserve"> Likewise, the mass media ought to adhere to the primary responsibility of spreading infor</w:t>
      </w:r>
      <w:r w:rsidR="004212E7">
        <w:t>mation</w:t>
      </w:r>
      <w:r w:rsidR="00917C40">
        <w:t xml:space="preserve"> and</w:t>
      </w:r>
      <w:r w:rsidR="00F209B5">
        <w:t xml:space="preserve"> offering a critical analysis of the current state of affairs without </w:t>
      </w:r>
      <w:r w:rsidR="00746208">
        <w:t xml:space="preserve">discrimination </w:t>
      </w:r>
      <w:r w:rsidR="009739D0">
        <w:t>or</w:t>
      </w:r>
      <w:r w:rsidR="008747D1">
        <w:t xml:space="preserve"> bias.</w:t>
      </w:r>
      <w:r w:rsidR="006A1D76">
        <w:t xml:space="preserve"> </w:t>
      </w:r>
      <w:r w:rsidR="00A30150">
        <w:t>A democratic society is established under the influence of these values</w:t>
      </w:r>
      <w:r w:rsidR="004868FE">
        <w:t xml:space="preserve"> in true letter and spirits.</w:t>
      </w:r>
      <w:r w:rsidR="00CD04AD">
        <w:t xml:space="preserve"> The American society </w:t>
      </w:r>
      <w:r w:rsidR="004C7AA7">
        <w:t xml:space="preserve">advances on the primary </w:t>
      </w:r>
      <w:r w:rsidR="00F073B3">
        <w:t xml:space="preserve">values of democracy and </w:t>
      </w:r>
      <w:r w:rsidR="00CF369A">
        <w:t>the mass media and politicians should exhibit reverence by limiting themselves in their doma</w:t>
      </w:r>
      <w:r w:rsidR="00AD674A">
        <w:t>ins and strivin</w:t>
      </w:r>
      <w:r w:rsidR="00632AE8">
        <w:t>g for the welfare of the public.</w:t>
      </w:r>
      <w:r w:rsidR="00C31B2E">
        <w:t xml:space="preserve"> To sum up, the mass media does not desecrate democracy in the United States but possesses elem</w:t>
      </w:r>
      <w:r w:rsidR="00AF56C1">
        <w:t xml:space="preserve">ents which can </w:t>
      </w:r>
      <w:r w:rsidR="00A72C68">
        <w:t>shake the basis of democracy</w:t>
      </w:r>
      <w:r w:rsidR="00C274B8">
        <w:t xml:space="preserve">. </w:t>
      </w:r>
    </w:p>
    <w:p w:rsidR="00065C6C" w:rsidRDefault="00065C6C" w:rsidP="00065C6C">
      <w:pPr>
        <w:pStyle w:val="Title"/>
        <w:jc w:val="left"/>
      </w:pPr>
    </w:p>
    <w:p w:rsidR="00065C6C" w:rsidRDefault="00065C6C" w:rsidP="00065C6C">
      <w:pPr>
        <w:pStyle w:val="Title"/>
        <w:jc w:val="left"/>
      </w:pPr>
    </w:p>
    <w:p w:rsidR="00065C6C" w:rsidRDefault="00065C6C" w:rsidP="00065C6C">
      <w:pPr>
        <w:pStyle w:val="Title"/>
        <w:jc w:val="left"/>
      </w:pPr>
    </w:p>
    <w:p w:rsidR="00065C6C" w:rsidRDefault="00065C6C" w:rsidP="00065C6C">
      <w:pPr>
        <w:pStyle w:val="Title"/>
        <w:jc w:val="left"/>
      </w:pPr>
    </w:p>
    <w:p w:rsidR="00065C6C" w:rsidRDefault="00065C6C" w:rsidP="00065C6C">
      <w:pPr>
        <w:pStyle w:val="Title"/>
        <w:jc w:val="left"/>
      </w:pPr>
    </w:p>
    <w:p w:rsidR="00065C6C" w:rsidRDefault="00065C6C" w:rsidP="00065C6C">
      <w:pPr>
        <w:pStyle w:val="Title"/>
        <w:jc w:val="left"/>
      </w:pPr>
    </w:p>
    <w:p w:rsidR="002A2A03" w:rsidRDefault="00EC54EF" w:rsidP="00895F43">
      <w:pPr>
        <w:pStyle w:val="Title"/>
        <w:ind w:left="3600" w:firstLine="720"/>
        <w:jc w:val="left"/>
      </w:pPr>
      <w:r>
        <w:lastRenderedPageBreak/>
        <w:t>References</w:t>
      </w:r>
    </w:p>
    <w:p w:rsidR="00895F43" w:rsidRPr="00895F43" w:rsidRDefault="00CF309C" w:rsidP="00895F43">
      <w:pPr>
        <w:pStyle w:val="Bibliography"/>
      </w:pPr>
      <w:r>
        <w:fldChar w:fldCharType="begin"/>
      </w:r>
      <w:r w:rsidR="00EC54EF">
        <w:instrText xml:space="preserve"> ADDIN ZOTERO_BIBL {"uncited":[],"omitted":[],"custom":[]} CSL_BIBLIOGRAPHY </w:instrText>
      </w:r>
      <w:r>
        <w:fldChar w:fldCharType="separate"/>
      </w:r>
      <w:r w:rsidR="00EC54EF" w:rsidRPr="00895F43">
        <w:t xml:space="preserve">How Democracy in America Can Survive Donald Trump. (n.d.). </w:t>
      </w:r>
      <w:r w:rsidR="00EC54EF" w:rsidRPr="00895F43">
        <w:rPr>
          <w:i/>
          <w:iCs/>
        </w:rPr>
        <w:t>The American Prospect</w:t>
      </w:r>
      <w:r w:rsidR="00EC54EF" w:rsidRPr="00895F43">
        <w:t>. Retrieved from https://prospect.org/article/how-democracy-america-can-survive-donald-trump</w:t>
      </w:r>
    </w:p>
    <w:p w:rsidR="00895F43" w:rsidRPr="00895F43" w:rsidRDefault="00EC54EF" w:rsidP="00895F43">
      <w:pPr>
        <w:pStyle w:val="Bibliography"/>
      </w:pPr>
      <w:r w:rsidRPr="00895F43">
        <w:t>Media in the United States — Global Issues. (n.d.). Retrieved April 30, 2019, from http://www.globalissues.org/article/163/media-in-the-united-states#MediaPowerisPoliticalPower</w:t>
      </w:r>
    </w:p>
    <w:p w:rsidR="00895F43" w:rsidRPr="00895F43" w:rsidRDefault="00EC54EF" w:rsidP="00895F43">
      <w:pPr>
        <w:pStyle w:val="Bibliography"/>
      </w:pPr>
      <w:r w:rsidRPr="00895F43">
        <w:t>Trump and the Media; A Test for Democracy. (n.d.). Retrieved April 30, 2019, from Common Cause website: https://www.commoncause.org/democracy-wire/trump-and-the-media-a-test-for-democracy/</w:t>
      </w:r>
    </w:p>
    <w:p w:rsidR="00895F43" w:rsidRPr="00895F43" w:rsidRDefault="00EC54EF" w:rsidP="00895F43">
      <w:pPr>
        <w:pStyle w:val="Bibliography"/>
      </w:pPr>
      <w:r w:rsidRPr="00895F43">
        <w:t>Trump Punks the Media Once More | The American Spectator. (n.d.). Retrieved April 30, 2019, from https://spectator.org/trump-punks-the-media-once-more/</w:t>
      </w:r>
    </w:p>
    <w:p w:rsidR="002A2A03" w:rsidRDefault="00CF309C">
      <w:pPr>
        <w:ind w:left="720" w:hanging="720"/>
      </w:pPr>
      <w:r>
        <w:fldChar w:fldCharType="end"/>
      </w:r>
      <w:bookmarkStart w:id="0" w:name="_GoBack"/>
      <w:bookmarkEnd w:id="0"/>
    </w:p>
    <w:sectPr w:rsidR="002A2A03" w:rsidSect="00CF309C">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62BE5" w:rsidRDefault="00562BE5">
      <w:pPr>
        <w:spacing w:line="240" w:lineRule="auto"/>
      </w:pPr>
      <w:r>
        <w:separator/>
      </w:r>
    </w:p>
  </w:endnote>
  <w:endnote w:type="continuationSeparator" w:id="1">
    <w:p w:rsidR="00562BE5" w:rsidRDefault="00562BE5">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62BE5" w:rsidRDefault="00562BE5">
      <w:pPr>
        <w:spacing w:line="240" w:lineRule="auto"/>
      </w:pPr>
      <w:r>
        <w:separator/>
      </w:r>
    </w:p>
  </w:footnote>
  <w:footnote w:type="continuationSeparator" w:id="1">
    <w:p w:rsidR="00562BE5" w:rsidRDefault="00562BE5">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2A03" w:rsidRDefault="00CF309C">
    <w:pPr>
      <w:pStyle w:val="Header"/>
      <w:framePr w:wrap="around" w:vAnchor="text" w:hAnchor="margin" w:xAlign="right" w:y="1"/>
      <w:rPr>
        <w:rStyle w:val="PageNumber"/>
      </w:rPr>
    </w:pPr>
    <w:r>
      <w:rPr>
        <w:rStyle w:val="PageNumber"/>
      </w:rPr>
      <w:fldChar w:fldCharType="begin"/>
    </w:r>
    <w:r w:rsidR="00EC54EF">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2A03" w:rsidRDefault="00CF309C">
    <w:pPr>
      <w:pStyle w:val="Header"/>
      <w:framePr w:wrap="around" w:vAnchor="text" w:hAnchor="margin" w:xAlign="right" w:y="1"/>
      <w:rPr>
        <w:rStyle w:val="PageNumber"/>
      </w:rPr>
    </w:pPr>
    <w:r>
      <w:rPr>
        <w:rStyle w:val="PageNumber"/>
      </w:rPr>
      <w:fldChar w:fldCharType="begin"/>
    </w:r>
    <w:r w:rsidR="00EC54EF">
      <w:rPr>
        <w:rStyle w:val="PageNumber"/>
      </w:rPr>
      <w:instrText xml:space="preserve">PAGE  </w:instrText>
    </w:r>
    <w:r>
      <w:rPr>
        <w:rStyle w:val="PageNumber"/>
      </w:rPr>
      <w:fldChar w:fldCharType="separate"/>
    </w:r>
    <w:r w:rsidR="006A1D76">
      <w:rPr>
        <w:rStyle w:val="PageNumber"/>
        <w:noProof/>
      </w:rPr>
      <w:t>8</w:t>
    </w:r>
    <w:r>
      <w:rPr>
        <w:rStyle w:val="PageNumber"/>
      </w:rPr>
      <w:fldChar w:fldCharType="end"/>
    </w:r>
  </w:p>
  <w:p w:rsidR="002A2A03" w:rsidRDefault="00EC54EF" w:rsidP="00065C6C">
    <w:pPr>
      <w:pStyle w:val="Header"/>
      <w:ind w:right="360" w:firstLine="0"/>
    </w:pPr>
    <w:r>
      <w:t>MAINSTREAM MEDIA IN UNITED STATES</w:t>
    </w:r>
    <w:r>
      <w:tab/>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2A03" w:rsidRDefault="00CF309C">
    <w:pPr>
      <w:pStyle w:val="Header"/>
      <w:framePr w:wrap="around" w:vAnchor="text" w:hAnchor="margin" w:xAlign="right" w:y="1"/>
      <w:rPr>
        <w:rStyle w:val="PageNumber"/>
      </w:rPr>
    </w:pPr>
    <w:r>
      <w:rPr>
        <w:rStyle w:val="PageNumber"/>
      </w:rPr>
      <w:fldChar w:fldCharType="begin"/>
    </w:r>
    <w:r w:rsidR="00EC54EF">
      <w:rPr>
        <w:rStyle w:val="PageNumber"/>
      </w:rPr>
      <w:instrText xml:space="preserve">PAGE  </w:instrText>
    </w:r>
    <w:r>
      <w:rPr>
        <w:rStyle w:val="PageNumber"/>
      </w:rPr>
      <w:fldChar w:fldCharType="separate"/>
    </w:r>
    <w:r w:rsidR="006A1D76">
      <w:rPr>
        <w:rStyle w:val="PageNumber"/>
        <w:noProof/>
      </w:rPr>
      <w:t>1</w:t>
    </w:r>
    <w:r>
      <w:rPr>
        <w:rStyle w:val="PageNumber"/>
      </w:rPr>
      <w:fldChar w:fldCharType="end"/>
    </w:r>
  </w:p>
  <w:p w:rsidR="002A2A03" w:rsidRDefault="00EC54EF">
    <w:pPr>
      <w:ind w:right="360" w:firstLine="0"/>
    </w:pPr>
    <w:r>
      <w:t>Running h</w:t>
    </w:r>
    <w:r w:rsidR="00065C6C">
      <w:t>ead: MAINSTREAM MEDIA IN UNITED STATES</w:t>
    </w:r>
    <w:r>
      <w:tab/>
    </w:r>
    <w:r>
      <w:tab/>
    </w:r>
    <w:r>
      <w:tab/>
    </w:r>
    <w:r>
      <w:tab/>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noPunctuationKerning/>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DQ0MjExNTO0NDE0NDVT0lEKTi0uzszPAykwrAUACE075CwAAAA="/>
  </w:docVars>
  <w:rsids>
    <w:rsidRoot w:val="00CF29F0"/>
    <w:rsid w:val="000009E7"/>
    <w:rsid w:val="00000A12"/>
    <w:rsid w:val="000044CA"/>
    <w:rsid w:val="00005BA5"/>
    <w:rsid w:val="0000793A"/>
    <w:rsid w:val="0001044F"/>
    <w:rsid w:val="000108EA"/>
    <w:rsid w:val="00012202"/>
    <w:rsid w:val="0001338B"/>
    <w:rsid w:val="0002037C"/>
    <w:rsid w:val="00021380"/>
    <w:rsid w:val="00021672"/>
    <w:rsid w:val="000220E5"/>
    <w:rsid w:val="00023BE1"/>
    <w:rsid w:val="0002730C"/>
    <w:rsid w:val="000373BD"/>
    <w:rsid w:val="0004431B"/>
    <w:rsid w:val="00047AAC"/>
    <w:rsid w:val="000500F4"/>
    <w:rsid w:val="00051DD4"/>
    <w:rsid w:val="00057365"/>
    <w:rsid w:val="00064003"/>
    <w:rsid w:val="00065C6C"/>
    <w:rsid w:val="000703CB"/>
    <w:rsid w:val="00071002"/>
    <w:rsid w:val="00076AAA"/>
    <w:rsid w:val="000804B9"/>
    <w:rsid w:val="0008086A"/>
    <w:rsid w:val="000823FD"/>
    <w:rsid w:val="00087E2B"/>
    <w:rsid w:val="000918F3"/>
    <w:rsid w:val="00093EA6"/>
    <w:rsid w:val="00094395"/>
    <w:rsid w:val="00094DE6"/>
    <w:rsid w:val="000952BB"/>
    <w:rsid w:val="0009535E"/>
    <w:rsid w:val="00096092"/>
    <w:rsid w:val="000B0122"/>
    <w:rsid w:val="000B03CA"/>
    <w:rsid w:val="000B0A32"/>
    <w:rsid w:val="000B0E2B"/>
    <w:rsid w:val="000B35BF"/>
    <w:rsid w:val="000B41D3"/>
    <w:rsid w:val="000B5AF1"/>
    <w:rsid w:val="000C1835"/>
    <w:rsid w:val="000C7B92"/>
    <w:rsid w:val="000D0A7D"/>
    <w:rsid w:val="000D13A1"/>
    <w:rsid w:val="000D37E5"/>
    <w:rsid w:val="000D4014"/>
    <w:rsid w:val="000D4399"/>
    <w:rsid w:val="000E2DF3"/>
    <w:rsid w:val="000E633F"/>
    <w:rsid w:val="000F036A"/>
    <w:rsid w:val="000F0E42"/>
    <w:rsid w:val="000F4BE3"/>
    <w:rsid w:val="000F7848"/>
    <w:rsid w:val="00102815"/>
    <w:rsid w:val="00106F4F"/>
    <w:rsid w:val="00107FAF"/>
    <w:rsid w:val="00125862"/>
    <w:rsid w:val="001261E6"/>
    <w:rsid w:val="001267E4"/>
    <w:rsid w:val="00127218"/>
    <w:rsid w:val="00127248"/>
    <w:rsid w:val="0013103D"/>
    <w:rsid w:val="00135182"/>
    <w:rsid w:val="00142542"/>
    <w:rsid w:val="001443F0"/>
    <w:rsid w:val="00145C27"/>
    <w:rsid w:val="00146420"/>
    <w:rsid w:val="0014753C"/>
    <w:rsid w:val="00153AFC"/>
    <w:rsid w:val="00156542"/>
    <w:rsid w:val="00157ED1"/>
    <w:rsid w:val="00170868"/>
    <w:rsid w:val="00176AF4"/>
    <w:rsid w:val="00176D06"/>
    <w:rsid w:val="001821CF"/>
    <w:rsid w:val="00190E81"/>
    <w:rsid w:val="00194EF8"/>
    <w:rsid w:val="0019549B"/>
    <w:rsid w:val="00196C05"/>
    <w:rsid w:val="001A0A79"/>
    <w:rsid w:val="001A111E"/>
    <w:rsid w:val="001A3500"/>
    <w:rsid w:val="001A4753"/>
    <w:rsid w:val="001A7CB4"/>
    <w:rsid w:val="001B3846"/>
    <w:rsid w:val="001B4F19"/>
    <w:rsid w:val="001B56E3"/>
    <w:rsid w:val="001C20DD"/>
    <w:rsid w:val="001C48EF"/>
    <w:rsid w:val="001C53E0"/>
    <w:rsid w:val="001C760B"/>
    <w:rsid w:val="001D4F80"/>
    <w:rsid w:val="001E035F"/>
    <w:rsid w:val="001E0390"/>
    <w:rsid w:val="001E1B42"/>
    <w:rsid w:val="001E2FA2"/>
    <w:rsid w:val="001E4567"/>
    <w:rsid w:val="001E6780"/>
    <w:rsid w:val="001E6C34"/>
    <w:rsid w:val="001E6CF5"/>
    <w:rsid w:val="001F47A7"/>
    <w:rsid w:val="001F4D42"/>
    <w:rsid w:val="00201777"/>
    <w:rsid w:val="00203168"/>
    <w:rsid w:val="00207050"/>
    <w:rsid w:val="002150E6"/>
    <w:rsid w:val="00215449"/>
    <w:rsid w:val="00216B5C"/>
    <w:rsid w:val="0021720A"/>
    <w:rsid w:val="002271BF"/>
    <w:rsid w:val="00227591"/>
    <w:rsid w:val="00227C78"/>
    <w:rsid w:val="00230535"/>
    <w:rsid w:val="00232CB2"/>
    <w:rsid w:val="0023358A"/>
    <w:rsid w:val="00235E92"/>
    <w:rsid w:val="00240512"/>
    <w:rsid w:val="00245F11"/>
    <w:rsid w:val="00246CE0"/>
    <w:rsid w:val="0024783A"/>
    <w:rsid w:val="002503B2"/>
    <w:rsid w:val="00260AA7"/>
    <w:rsid w:val="002615A4"/>
    <w:rsid w:val="002634EF"/>
    <w:rsid w:val="00265B5C"/>
    <w:rsid w:val="0026785D"/>
    <w:rsid w:val="002722C4"/>
    <w:rsid w:val="002726BB"/>
    <w:rsid w:val="0027654B"/>
    <w:rsid w:val="00280D5D"/>
    <w:rsid w:val="00293BCD"/>
    <w:rsid w:val="00293F6D"/>
    <w:rsid w:val="002953EC"/>
    <w:rsid w:val="002957AF"/>
    <w:rsid w:val="002A081A"/>
    <w:rsid w:val="002A1F61"/>
    <w:rsid w:val="002A2A03"/>
    <w:rsid w:val="002A4AB5"/>
    <w:rsid w:val="002A4BDB"/>
    <w:rsid w:val="002A5DEA"/>
    <w:rsid w:val="002A6C0C"/>
    <w:rsid w:val="002A6E66"/>
    <w:rsid w:val="002C2E88"/>
    <w:rsid w:val="002C50D3"/>
    <w:rsid w:val="002C7C2D"/>
    <w:rsid w:val="002D2AFB"/>
    <w:rsid w:val="002E2C7F"/>
    <w:rsid w:val="002E6DB0"/>
    <w:rsid w:val="002F1BE4"/>
    <w:rsid w:val="002F7E99"/>
    <w:rsid w:val="003010D3"/>
    <w:rsid w:val="00305110"/>
    <w:rsid w:val="003052A4"/>
    <w:rsid w:val="00305488"/>
    <w:rsid w:val="00305B09"/>
    <w:rsid w:val="003110E1"/>
    <w:rsid w:val="00311CD8"/>
    <w:rsid w:val="00323035"/>
    <w:rsid w:val="00323658"/>
    <w:rsid w:val="00327FD4"/>
    <w:rsid w:val="00334473"/>
    <w:rsid w:val="00335EC0"/>
    <w:rsid w:val="003362B4"/>
    <w:rsid w:val="003367B4"/>
    <w:rsid w:val="00340F06"/>
    <w:rsid w:val="003410E1"/>
    <w:rsid w:val="00343D91"/>
    <w:rsid w:val="00343D9C"/>
    <w:rsid w:val="003445AF"/>
    <w:rsid w:val="00354472"/>
    <w:rsid w:val="003559DA"/>
    <w:rsid w:val="00356928"/>
    <w:rsid w:val="003636DD"/>
    <w:rsid w:val="00365221"/>
    <w:rsid w:val="0037278F"/>
    <w:rsid w:val="0037752D"/>
    <w:rsid w:val="00377B22"/>
    <w:rsid w:val="003825B8"/>
    <w:rsid w:val="003837D4"/>
    <w:rsid w:val="003864ED"/>
    <w:rsid w:val="00390617"/>
    <w:rsid w:val="003945FF"/>
    <w:rsid w:val="003953D1"/>
    <w:rsid w:val="0039629A"/>
    <w:rsid w:val="003A0130"/>
    <w:rsid w:val="003A0B7B"/>
    <w:rsid w:val="003A141A"/>
    <w:rsid w:val="003A17D3"/>
    <w:rsid w:val="003A314E"/>
    <w:rsid w:val="003A3180"/>
    <w:rsid w:val="003A34CF"/>
    <w:rsid w:val="003A3BF4"/>
    <w:rsid w:val="003A4983"/>
    <w:rsid w:val="003A7041"/>
    <w:rsid w:val="003B26F6"/>
    <w:rsid w:val="003B3BF7"/>
    <w:rsid w:val="003B4E24"/>
    <w:rsid w:val="003B7E52"/>
    <w:rsid w:val="003C081D"/>
    <w:rsid w:val="003C1870"/>
    <w:rsid w:val="003C2F0B"/>
    <w:rsid w:val="003C404D"/>
    <w:rsid w:val="003C4935"/>
    <w:rsid w:val="003C686A"/>
    <w:rsid w:val="003D0E7C"/>
    <w:rsid w:val="003D15FC"/>
    <w:rsid w:val="003D1704"/>
    <w:rsid w:val="003E01E0"/>
    <w:rsid w:val="003E0E43"/>
    <w:rsid w:val="003E620B"/>
    <w:rsid w:val="003E62BC"/>
    <w:rsid w:val="003F1681"/>
    <w:rsid w:val="003F18AA"/>
    <w:rsid w:val="003F2B58"/>
    <w:rsid w:val="003F6147"/>
    <w:rsid w:val="003F62B9"/>
    <w:rsid w:val="0040225E"/>
    <w:rsid w:val="00402BA0"/>
    <w:rsid w:val="0040644A"/>
    <w:rsid w:val="0040679C"/>
    <w:rsid w:val="00407AD1"/>
    <w:rsid w:val="00410FC8"/>
    <w:rsid w:val="00411F96"/>
    <w:rsid w:val="004124A8"/>
    <w:rsid w:val="00412DB4"/>
    <w:rsid w:val="004158D3"/>
    <w:rsid w:val="004212E7"/>
    <w:rsid w:val="00422CCA"/>
    <w:rsid w:val="004265F8"/>
    <w:rsid w:val="00430431"/>
    <w:rsid w:val="00431BC7"/>
    <w:rsid w:val="00435202"/>
    <w:rsid w:val="004359B3"/>
    <w:rsid w:val="00443042"/>
    <w:rsid w:val="00443EED"/>
    <w:rsid w:val="004602DE"/>
    <w:rsid w:val="00460F6B"/>
    <w:rsid w:val="00465435"/>
    <w:rsid w:val="004715BF"/>
    <w:rsid w:val="00472813"/>
    <w:rsid w:val="00485AFF"/>
    <w:rsid w:val="004868FE"/>
    <w:rsid w:val="00491BB7"/>
    <w:rsid w:val="00494B71"/>
    <w:rsid w:val="0049627A"/>
    <w:rsid w:val="004A0915"/>
    <w:rsid w:val="004A34CA"/>
    <w:rsid w:val="004B3C02"/>
    <w:rsid w:val="004C2D02"/>
    <w:rsid w:val="004C7AA7"/>
    <w:rsid w:val="004D010A"/>
    <w:rsid w:val="004D0B2B"/>
    <w:rsid w:val="004D3FE5"/>
    <w:rsid w:val="004D4833"/>
    <w:rsid w:val="004D53DA"/>
    <w:rsid w:val="004D7185"/>
    <w:rsid w:val="004E4E1C"/>
    <w:rsid w:val="004E5228"/>
    <w:rsid w:val="004E5688"/>
    <w:rsid w:val="004E6EDF"/>
    <w:rsid w:val="004F0603"/>
    <w:rsid w:val="004F0E32"/>
    <w:rsid w:val="004F4C71"/>
    <w:rsid w:val="004F7611"/>
    <w:rsid w:val="00503B33"/>
    <w:rsid w:val="00504B3C"/>
    <w:rsid w:val="00505D49"/>
    <w:rsid w:val="0050703D"/>
    <w:rsid w:val="00510A9F"/>
    <w:rsid w:val="00512275"/>
    <w:rsid w:val="00512407"/>
    <w:rsid w:val="00515131"/>
    <w:rsid w:val="0052283D"/>
    <w:rsid w:val="00526B44"/>
    <w:rsid w:val="00526D28"/>
    <w:rsid w:val="00533148"/>
    <w:rsid w:val="0053430C"/>
    <w:rsid w:val="0054151B"/>
    <w:rsid w:val="00542EB4"/>
    <w:rsid w:val="005432B3"/>
    <w:rsid w:val="005440D5"/>
    <w:rsid w:val="00547210"/>
    <w:rsid w:val="00547548"/>
    <w:rsid w:val="00553B2C"/>
    <w:rsid w:val="005559EC"/>
    <w:rsid w:val="00560339"/>
    <w:rsid w:val="00561814"/>
    <w:rsid w:val="00562BE5"/>
    <w:rsid w:val="00564239"/>
    <w:rsid w:val="0056523B"/>
    <w:rsid w:val="00575E76"/>
    <w:rsid w:val="00584195"/>
    <w:rsid w:val="00595BDE"/>
    <w:rsid w:val="0059725E"/>
    <w:rsid w:val="00597EBF"/>
    <w:rsid w:val="005A1604"/>
    <w:rsid w:val="005A45BD"/>
    <w:rsid w:val="005A5335"/>
    <w:rsid w:val="005C1EFD"/>
    <w:rsid w:val="005C3036"/>
    <w:rsid w:val="005C364A"/>
    <w:rsid w:val="005C76AC"/>
    <w:rsid w:val="005D04C0"/>
    <w:rsid w:val="005D5CAC"/>
    <w:rsid w:val="005E0611"/>
    <w:rsid w:val="005E3E26"/>
    <w:rsid w:val="005E7C84"/>
    <w:rsid w:val="005E7E48"/>
    <w:rsid w:val="005F0B7D"/>
    <w:rsid w:val="005F338F"/>
    <w:rsid w:val="005F5986"/>
    <w:rsid w:val="005F5B64"/>
    <w:rsid w:val="005F79F1"/>
    <w:rsid w:val="00600E8F"/>
    <w:rsid w:val="00603DE4"/>
    <w:rsid w:val="00605943"/>
    <w:rsid w:val="006064E8"/>
    <w:rsid w:val="00611C01"/>
    <w:rsid w:val="00611FD2"/>
    <w:rsid w:val="00622CDA"/>
    <w:rsid w:val="00632AE8"/>
    <w:rsid w:val="00633877"/>
    <w:rsid w:val="006426B6"/>
    <w:rsid w:val="00652BC1"/>
    <w:rsid w:val="00653C33"/>
    <w:rsid w:val="0066469F"/>
    <w:rsid w:val="0066582C"/>
    <w:rsid w:val="00667D40"/>
    <w:rsid w:val="006766A5"/>
    <w:rsid w:val="00682812"/>
    <w:rsid w:val="00682CFC"/>
    <w:rsid w:val="006837B9"/>
    <w:rsid w:val="00683BE6"/>
    <w:rsid w:val="00683DC9"/>
    <w:rsid w:val="00686DD7"/>
    <w:rsid w:val="00690240"/>
    <w:rsid w:val="00690628"/>
    <w:rsid w:val="006908DD"/>
    <w:rsid w:val="00691133"/>
    <w:rsid w:val="00692B25"/>
    <w:rsid w:val="0069304F"/>
    <w:rsid w:val="0069312F"/>
    <w:rsid w:val="00694E65"/>
    <w:rsid w:val="006952F6"/>
    <w:rsid w:val="00695306"/>
    <w:rsid w:val="006A1D76"/>
    <w:rsid w:val="006A5F9C"/>
    <w:rsid w:val="006A7BFC"/>
    <w:rsid w:val="006B5713"/>
    <w:rsid w:val="006B6654"/>
    <w:rsid w:val="006C1BC4"/>
    <w:rsid w:val="006C2340"/>
    <w:rsid w:val="006D2A41"/>
    <w:rsid w:val="006D522F"/>
    <w:rsid w:val="006D6F2F"/>
    <w:rsid w:val="006E24AE"/>
    <w:rsid w:val="006E74C9"/>
    <w:rsid w:val="006F12DD"/>
    <w:rsid w:val="006F6BA9"/>
    <w:rsid w:val="006F70A4"/>
    <w:rsid w:val="00700CBB"/>
    <w:rsid w:val="00701A63"/>
    <w:rsid w:val="00701B49"/>
    <w:rsid w:val="00701E62"/>
    <w:rsid w:val="007054DE"/>
    <w:rsid w:val="007060D8"/>
    <w:rsid w:val="00711105"/>
    <w:rsid w:val="007122CE"/>
    <w:rsid w:val="00712A5B"/>
    <w:rsid w:val="00713937"/>
    <w:rsid w:val="00713FD6"/>
    <w:rsid w:val="007161BE"/>
    <w:rsid w:val="0072077C"/>
    <w:rsid w:val="00727655"/>
    <w:rsid w:val="00727C2C"/>
    <w:rsid w:val="00730AE2"/>
    <w:rsid w:val="0073221E"/>
    <w:rsid w:val="00733929"/>
    <w:rsid w:val="00746208"/>
    <w:rsid w:val="00763B40"/>
    <w:rsid w:val="00764832"/>
    <w:rsid w:val="00764E19"/>
    <w:rsid w:val="00765315"/>
    <w:rsid w:val="00765BF8"/>
    <w:rsid w:val="0077341A"/>
    <w:rsid w:val="00776A6A"/>
    <w:rsid w:val="00782FE6"/>
    <w:rsid w:val="00783280"/>
    <w:rsid w:val="00783616"/>
    <w:rsid w:val="00783C92"/>
    <w:rsid w:val="007843CE"/>
    <w:rsid w:val="0078531B"/>
    <w:rsid w:val="007858F0"/>
    <w:rsid w:val="00786FE8"/>
    <w:rsid w:val="00790B2B"/>
    <w:rsid w:val="00792F58"/>
    <w:rsid w:val="00797FB3"/>
    <w:rsid w:val="007A7CF8"/>
    <w:rsid w:val="007B018F"/>
    <w:rsid w:val="007B2B62"/>
    <w:rsid w:val="007B4682"/>
    <w:rsid w:val="007B5B93"/>
    <w:rsid w:val="007B60F6"/>
    <w:rsid w:val="007C1F25"/>
    <w:rsid w:val="007C7D9D"/>
    <w:rsid w:val="007D03E3"/>
    <w:rsid w:val="007D7FB0"/>
    <w:rsid w:val="007E0B5C"/>
    <w:rsid w:val="007E2AFB"/>
    <w:rsid w:val="007E5A23"/>
    <w:rsid w:val="007F25D3"/>
    <w:rsid w:val="007F3107"/>
    <w:rsid w:val="007F4237"/>
    <w:rsid w:val="0080418F"/>
    <w:rsid w:val="00804AA8"/>
    <w:rsid w:val="0080749F"/>
    <w:rsid w:val="0081012C"/>
    <w:rsid w:val="008158D8"/>
    <w:rsid w:val="0081633E"/>
    <w:rsid w:val="00816982"/>
    <w:rsid w:val="00820165"/>
    <w:rsid w:val="008216A7"/>
    <w:rsid w:val="00822B61"/>
    <w:rsid w:val="00824836"/>
    <w:rsid w:val="00824D22"/>
    <w:rsid w:val="00825FF0"/>
    <w:rsid w:val="00831171"/>
    <w:rsid w:val="00835648"/>
    <w:rsid w:val="00837222"/>
    <w:rsid w:val="008416C9"/>
    <w:rsid w:val="0084416C"/>
    <w:rsid w:val="00844A9A"/>
    <w:rsid w:val="00850D47"/>
    <w:rsid w:val="00852B7B"/>
    <w:rsid w:val="00855B29"/>
    <w:rsid w:val="00857BA4"/>
    <w:rsid w:val="008602BF"/>
    <w:rsid w:val="0086104C"/>
    <w:rsid w:val="008654B0"/>
    <w:rsid w:val="008747D1"/>
    <w:rsid w:val="0087579D"/>
    <w:rsid w:val="00875D99"/>
    <w:rsid w:val="00882EB1"/>
    <w:rsid w:val="0088452F"/>
    <w:rsid w:val="008858B5"/>
    <w:rsid w:val="00885D30"/>
    <w:rsid w:val="00892183"/>
    <w:rsid w:val="00895F43"/>
    <w:rsid w:val="008A25DC"/>
    <w:rsid w:val="008A3EAC"/>
    <w:rsid w:val="008A7350"/>
    <w:rsid w:val="008B12E0"/>
    <w:rsid w:val="008B469C"/>
    <w:rsid w:val="008B6122"/>
    <w:rsid w:val="008B6674"/>
    <w:rsid w:val="008B6FEA"/>
    <w:rsid w:val="008C0483"/>
    <w:rsid w:val="008C4097"/>
    <w:rsid w:val="008C6843"/>
    <w:rsid w:val="008D2346"/>
    <w:rsid w:val="008D41C1"/>
    <w:rsid w:val="008D483F"/>
    <w:rsid w:val="008E19CB"/>
    <w:rsid w:val="008E4CB9"/>
    <w:rsid w:val="008E60E6"/>
    <w:rsid w:val="008F1EBD"/>
    <w:rsid w:val="00907967"/>
    <w:rsid w:val="00911205"/>
    <w:rsid w:val="009151E7"/>
    <w:rsid w:val="00917C40"/>
    <w:rsid w:val="00922699"/>
    <w:rsid w:val="00923076"/>
    <w:rsid w:val="00924701"/>
    <w:rsid w:val="009329DB"/>
    <w:rsid w:val="00935C5A"/>
    <w:rsid w:val="00937386"/>
    <w:rsid w:val="0094149C"/>
    <w:rsid w:val="00942200"/>
    <w:rsid w:val="0094255B"/>
    <w:rsid w:val="00946996"/>
    <w:rsid w:val="00946CE0"/>
    <w:rsid w:val="009521D8"/>
    <w:rsid w:val="009523DC"/>
    <w:rsid w:val="00952526"/>
    <w:rsid w:val="00955449"/>
    <w:rsid w:val="00961075"/>
    <w:rsid w:val="0096353F"/>
    <w:rsid w:val="00965412"/>
    <w:rsid w:val="00967FE0"/>
    <w:rsid w:val="009726D9"/>
    <w:rsid w:val="00972A95"/>
    <w:rsid w:val="009739D0"/>
    <w:rsid w:val="009762EA"/>
    <w:rsid w:val="00980B49"/>
    <w:rsid w:val="00980E03"/>
    <w:rsid w:val="009837D2"/>
    <w:rsid w:val="00994E7E"/>
    <w:rsid w:val="009954BD"/>
    <w:rsid w:val="00996024"/>
    <w:rsid w:val="009A4348"/>
    <w:rsid w:val="009B070A"/>
    <w:rsid w:val="009B1578"/>
    <w:rsid w:val="009B4DD7"/>
    <w:rsid w:val="009B5A01"/>
    <w:rsid w:val="009C18DE"/>
    <w:rsid w:val="009C60AD"/>
    <w:rsid w:val="009C6D41"/>
    <w:rsid w:val="009E33E5"/>
    <w:rsid w:val="009E590A"/>
    <w:rsid w:val="009F5B9A"/>
    <w:rsid w:val="009F7D2E"/>
    <w:rsid w:val="00A11013"/>
    <w:rsid w:val="00A121FE"/>
    <w:rsid w:val="00A13A03"/>
    <w:rsid w:val="00A16A05"/>
    <w:rsid w:val="00A20552"/>
    <w:rsid w:val="00A20ABC"/>
    <w:rsid w:val="00A21F02"/>
    <w:rsid w:val="00A22ECE"/>
    <w:rsid w:val="00A30150"/>
    <w:rsid w:val="00A319A8"/>
    <w:rsid w:val="00A34D79"/>
    <w:rsid w:val="00A44EB1"/>
    <w:rsid w:val="00A4777A"/>
    <w:rsid w:val="00A47873"/>
    <w:rsid w:val="00A47DAB"/>
    <w:rsid w:val="00A56712"/>
    <w:rsid w:val="00A56DDA"/>
    <w:rsid w:val="00A625BD"/>
    <w:rsid w:val="00A6380A"/>
    <w:rsid w:val="00A655B8"/>
    <w:rsid w:val="00A661E1"/>
    <w:rsid w:val="00A70766"/>
    <w:rsid w:val="00A72C68"/>
    <w:rsid w:val="00A74D83"/>
    <w:rsid w:val="00A8270B"/>
    <w:rsid w:val="00A84655"/>
    <w:rsid w:val="00A9180C"/>
    <w:rsid w:val="00A9221A"/>
    <w:rsid w:val="00AA4EC0"/>
    <w:rsid w:val="00AA72DB"/>
    <w:rsid w:val="00AB1CDE"/>
    <w:rsid w:val="00AB1CDF"/>
    <w:rsid w:val="00AB5DB6"/>
    <w:rsid w:val="00AC1D7D"/>
    <w:rsid w:val="00AC3557"/>
    <w:rsid w:val="00AC5733"/>
    <w:rsid w:val="00AD674A"/>
    <w:rsid w:val="00AE2BCE"/>
    <w:rsid w:val="00AE3AF2"/>
    <w:rsid w:val="00AE5A95"/>
    <w:rsid w:val="00AE7CB4"/>
    <w:rsid w:val="00AE7D91"/>
    <w:rsid w:val="00AF1294"/>
    <w:rsid w:val="00AF31F8"/>
    <w:rsid w:val="00AF397C"/>
    <w:rsid w:val="00AF56C1"/>
    <w:rsid w:val="00AF63BB"/>
    <w:rsid w:val="00AF67A4"/>
    <w:rsid w:val="00AF7B8D"/>
    <w:rsid w:val="00B0000A"/>
    <w:rsid w:val="00B103D8"/>
    <w:rsid w:val="00B124C5"/>
    <w:rsid w:val="00B1559E"/>
    <w:rsid w:val="00B176D5"/>
    <w:rsid w:val="00B20B47"/>
    <w:rsid w:val="00B20BE9"/>
    <w:rsid w:val="00B2252A"/>
    <w:rsid w:val="00B22EDD"/>
    <w:rsid w:val="00B235F4"/>
    <w:rsid w:val="00B23A42"/>
    <w:rsid w:val="00B25B9D"/>
    <w:rsid w:val="00B32E3B"/>
    <w:rsid w:val="00B352AD"/>
    <w:rsid w:val="00B3570C"/>
    <w:rsid w:val="00B37404"/>
    <w:rsid w:val="00B46164"/>
    <w:rsid w:val="00B53C56"/>
    <w:rsid w:val="00B562C6"/>
    <w:rsid w:val="00B56751"/>
    <w:rsid w:val="00B568B9"/>
    <w:rsid w:val="00B65E99"/>
    <w:rsid w:val="00B8679A"/>
    <w:rsid w:val="00B90FD4"/>
    <w:rsid w:val="00B93A35"/>
    <w:rsid w:val="00B96C1A"/>
    <w:rsid w:val="00B974BD"/>
    <w:rsid w:val="00BA69DC"/>
    <w:rsid w:val="00BB2216"/>
    <w:rsid w:val="00BB3BEF"/>
    <w:rsid w:val="00BB59B1"/>
    <w:rsid w:val="00BB6ED1"/>
    <w:rsid w:val="00BC3DDB"/>
    <w:rsid w:val="00BC595A"/>
    <w:rsid w:val="00BC7351"/>
    <w:rsid w:val="00BD085B"/>
    <w:rsid w:val="00BD61B7"/>
    <w:rsid w:val="00BE0AE9"/>
    <w:rsid w:val="00BE1822"/>
    <w:rsid w:val="00BE77EA"/>
    <w:rsid w:val="00BF15C5"/>
    <w:rsid w:val="00BF170E"/>
    <w:rsid w:val="00BF45D6"/>
    <w:rsid w:val="00C0171A"/>
    <w:rsid w:val="00C12865"/>
    <w:rsid w:val="00C161B0"/>
    <w:rsid w:val="00C22270"/>
    <w:rsid w:val="00C2334F"/>
    <w:rsid w:val="00C254E4"/>
    <w:rsid w:val="00C274B8"/>
    <w:rsid w:val="00C31B2E"/>
    <w:rsid w:val="00C3346A"/>
    <w:rsid w:val="00C34ACA"/>
    <w:rsid w:val="00C34D24"/>
    <w:rsid w:val="00C41223"/>
    <w:rsid w:val="00C453BD"/>
    <w:rsid w:val="00C46BDE"/>
    <w:rsid w:val="00C50688"/>
    <w:rsid w:val="00C508B9"/>
    <w:rsid w:val="00C521D9"/>
    <w:rsid w:val="00C5257B"/>
    <w:rsid w:val="00C55D0B"/>
    <w:rsid w:val="00C570CE"/>
    <w:rsid w:val="00C57D5F"/>
    <w:rsid w:val="00C60199"/>
    <w:rsid w:val="00C638C7"/>
    <w:rsid w:val="00C66015"/>
    <w:rsid w:val="00C67138"/>
    <w:rsid w:val="00C71329"/>
    <w:rsid w:val="00C72C12"/>
    <w:rsid w:val="00C73970"/>
    <w:rsid w:val="00C740A7"/>
    <w:rsid w:val="00C8202F"/>
    <w:rsid w:val="00C868F2"/>
    <w:rsid w:val="00C9295F"/>
    <w:rsid w:val="00C96CDC"/>
    <w:rsid w:val="00CA243B"/>
    <w:rsid w:val="00CA2AE8"/>
    <w:rsid w:val="00CB28A9"/>
    <w:rsid w:val="00CB2DA2"/>
    <w:rsid w:val="00CC0789"/>
    <w:rsid w:val="00CC2B13"/>
    <w:rsid w:val="00CC392C"/>
    <w:rsid w:val="00CC4E31"/>
    <w:rsid w:val="00CD04AD"/>
    <w:rsid w:val="00CD111F"/>
    <w:rsid w:val="00CD1FEF"/>
    <w:rsid w:val="00CD2DB1"/>
    <w:rsid w:val="00CD3643"/>
    <w:rsid w:val="00CD3DEB"/>
    <w:rsid w:val="00CD772A"/>
    <w:rsid w:val="00CE1F80"/>
    <w:rsid w:val="00CE417C"/>
    <w:rsid w:val="00CE514F"/>
    <w:rsid w:val="00CF179E"/>
    <w:rsid w:val="00CF29F0"/>
    <w:rsid w:val="00CF309C"/>
    <w:rsid w:val="00CF369A"/>
    <w:rsid w:val="00CF3918"/>
    <w:rsid w:val="00CF6005"/>
    <w:rsid w:val="00D01161"/>
    <w:rsid w:val="00D03DE5"/>
    <w:rsid w:val="00D04123"/>
    <w:rsid w:val="00D04281"/>
    <w:rsid w:val="00D060C6"/>
    <w:rsid w:val="00D06200"/>
    <w:rsid w:val="00D120F7"/>
    <w:rsid w:val="00D12148"/>
    <w:rsid w:val="00D13D68"/>
    <w:rsid w:val="00D20A38"/>
    <w:rsid w:val="00D20ED2"/>
    <w:rsid w:val="00D25F9B"/>
    <w:rsid w:val="00D30870"/>
    <w:rsid w:val="00D326C5"/>
    <w:rsid w:val="00D328BF"/>
    <w:rsid w:val="00D4082E"/>
    <w:rsid w:val="00D43943"/>
    <w:rsid w:val="00D446D9"/>
    <w:rsid w:val="00D502F4"/>
    <w:rsid w:val="00D518CA"/>
    <w:rsid w:val="00D520AC"/>
    <w:rsid w:val="00D52F5D"/>
    <w:rsid w:val="00D54068"/>
    <w:rsid w:val="00D54F9F"/>
    <w:rsid w:val="00D57C27"/>
    <w:rsid w:val="00D6095E"/>
    <w:rsid w:val="00D65C90"/>
    <w:rsid w:val="00D737DF"/>
    <w:rsid w:val="00D83824"/>
    <w:rsid w:val="00D9749C"/>
    <w:rsid w:val="00D97934"/>
    <w:rsid w:val="00D97B2B"/>
    <w:rsid w:val="00DA1AC3"/>
    <w:rsid w:val="00DA316B"/>
    <w:rsid w:val="00DB04EE"/>
    <w:rsid w:val="00DB36BA"/>
    <w:rsid w:val="00DB4A1E"/>
    <w:rsid w:val="00DB634F"/>
    <w:rsid w:val="00DB6FB5"/>
    <w:rsid w:val="00DC0EB1"/>
    <w:rsid w:val="00DC5E8B"/>
    <w:rsid w:val="00DC762A"/>
    <w:rsid w:val="00DD194F"/>
    <w:rsid w:val="00DD1C4F"/>
    <w:rsid w:val="00DD3B76"/>
    <w:rsid w:val="00DD3C8C"/>
    <w:rsid w:val="00DD4B7C"/>
    <w:rsid w:val="00DD524C"/>
    <w:rsid w:val="00DD59A3"/>
    <w:rsid w:val="00DE0A51"/>
    <w:rsid w:val="00DE2C5A"/>
    <w:rsid w:val="00DE43E2"/>
    <w:rsid w:val="00DE5D3B"/>
    <w:rsid w:val="00DF010F"/>
    <w:rsid w:val="00DF0B5E"/>
    <w:rsid w:val="00DF18C5"/>
    <w:rsid w:val="00DF5911"/>
    <w:rsid w:val="00DF788D"/>
    <w:rsid w:val="00E00CAA"/>
    <w:rsid w:val="00E02FCA"/>
    <w:rsid w:val="00E042D5"/>
    <w:rsid w:val="00E0520F"/>
    <w:rsid w:val="00E054C8"/>
    <w:rsid w:val="00E134C2"/>
    <w:rsid w:val="00E13551"/>
    <w:rsid w:val="00E15FF5"/>
    <w:rsid w:val="00E17C76"/>
    <w:rsid w:val="00E21D25"/>
    <w:rsid w:val="00E22DEC"/>
    <w:rsid w:val="00E273CB"/>
    <w:rsid w:val="00E27BC2"/>
    <w:rsid w:val="00E30E4A"/>
    <w:rsid w:val="00E327D0"/>
    <w:rsid w:val="00E37C29"/>
    <w:rsid w:val="00E41480"/>
    <w:rsid w:val="00E44B73"/>
    <w:rsid w:val="00E56302"/>
    <w:rsid w:val="00E615D2"/>
    <w:rsid w:val="00E63064"/>
    <w:rsid w:val="00E653E4"/>
    <w:rsid w:val="00E66075"/>
    <w:rsid w:val="00E70CBD"/>
    <w:rsid w:val="00E71084"/>
    <w:rsid w:val="00E73222"/>
    <w:rsid w:val="00E80039"/>
    <w:rsid w:val="00E81689"/>
    <w:rsid w:val="00E82D6A"/>
    <w:rsid w:val="00E839CD"/>
    <w:rsid w:val="00E87CF4"/>
    <w:rsid w:val="00E90DF7"/>
    <w:rsid w:val="00E92FEE"/>
    <w:rsid w:val="00E94340"/>
    <w:rsid w:val="00E976A8"/>
    <w:rsid w:val="00EA2D07"/>
    <w:rsid w:val="00EA3220"/>
    <w:rsid w:val="00EA38AC"/>
    <w:rsid w:val="00EB1DA2"/>
    <w:rsid w:val="00EB26FE"/>
    <w:rsid w:val="00EB387E"/>
    <w:rsid w:val="00EB4C5A"/>
    <w:rsid w:val="00EB710A"/>
    <w:rsid w:val="00EC0573"/>
    <w:rsid w:val="00EC54EF"/>
    <w:rsid w:val="00EC5C00"/>
    <w:rsid w:val="00EC65D4"/>
    <w:rsid w:val="00ED2C99"/>
    <w:rsid w:val="00ED300E"/>
    <w:rsid w:val="00ED6436"/>
    <w:rsid w:val="00EE0409"/>
    <w:rsid w:val="00EE090A"/>
    <w:rsid w:val="00EE21ED"/>
    <w:rsid w:val="00EF7EFB"/>
    <w:rsid w:val="00F013EF"/>
    <w:rsid w:val="00F073B3"/>
    <w:rsid w:val="00F07481"/>
    <w:rsid w:val="00F116F5"/>
    <w:rsid w:val="00F1279A"/>
    <w:rsid w:val="00F12ED5"/>
    <w:rsid w:val="00F13BA0"/>
    <w:rsid w:val="00F14C41"/>
    <w:rsid w:val="00F1750C"/>
    <w:rsid w:val="00F209B5"/>
    <w:rsid w:val="00F221A9"/>
    <w:rsid w:val="00F27C28"/>
    <w:rsid w:val="00F30223"/>
    <w:rsid w:val="00F359BA"/>
    <w:rsid w:val="00F35F58"/>
    <w:rsid w:val="00F37062"/>
    <w:rsid w:val="00F46E46"/>
    <w:rsid w:val="00F4750A"/>
    <w:rsid w:val="00F51160"/>
    <w:rsid w:val="00F5145A"/>
    <w:rsid w:val="00F5279A"/>
    <w:rsid w:val="00F5377A"/>
    <w:rsid w:val="00F57C88"/>
    <w:rsid w:val="00F63982"/>
    <w:rsid w:val="00F659A0"/>
    <w:rsid w:val="00F7467B"/>
    <w:rsid w:val="00F7710D"/>
    <w:rsid w:val="00F77374"/>
    <w:rsid w:val="00F7751B"/>
    <w:rsid w:val="00F80047"/>
    <w:rsid w:val="00F8093D"/>
    <w:rsid w:val="00F81095"/>
    <w:rsid w:val="00F86354"/>
    <w:rsid w:val="00F9091D"/>
    <w:rsid w:val="00F90EC2"/>
    <w:rsid w:val="00F93CAB"/>
    <w:rsid w:val="00F9676A"/>
    <w:rsid w:val="00F96AAF"/>
    <w:rsid w:val="00FA2622"/>
    <w:rsid w:val="00FA3E1A"/>
    <w:rsid w:val="00FA631E"/>
    <w:rsid w:val="00FA64EA"/>
    <w:rsid w:val="00FA74AF"/>
    <w:rsid w:val="00FA7C9C"/>
    <w:rsid w:val="00FB1702"/>
    <w:rsid w:val="00FB695F"/>
    <w:rsid w:val="00FC1EA9"/>
    <w:rsid w:val="00FC38C0"/>
    <w:rsid w:val="00FC39EB"/>
    <w:rsid w:val="00FD3CDE"/>
    <w:rsid w:val="00FD40AF"/>
    <w:rsid w:val="00FD7008"/>
    <w:rsid w:val="00FE2B81"/>
    <w:rsid w:val="00FE2DF4"/>
    <w:rsid w:val="00FE3093"/>
    <w:rsid w:val="00FE48B9"/>
    <w:rsid w:val="00FE5F18"/>
    <w:rsid w:val="00FF412B"/>
    <w:rsid w:val="00FF5D39"/>
    <w:rsid w:val="00FF6FC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309C"/>
    <w:pPr>
      <w:spacing w:line="480" w:lineRule="auto"/>
      <w:ind w:firstLine="720"/>
    </w:pPr>
    <w:rPr>
      <w:sz w:val="24"/>
      <w:szCs w:val="24"/>
    </w:rPr>
  </w:style>
  <w:style w:type="paragraph" w:styleId="Heading1">
    <w:name w:val="heading 1"/>
    <w:basedOn w:val="BodyText"/>
    <w:next w:val="Normal"/>
    <w:qFormat/>
    <w:rsid w:val="00CF309C"/>
    <w:pPr>
      <w:keepNext/>
      <w:spacing w:after="0"/>
      <w:ind w:firstLine="0"/>
      <w:jc w:val="center"/>
      <w:outlineLvl w:val="0"/>
    </w:pPr>
    <w:rPr>
      <w:rFonts w:cs="Arial"/>
      <w:b/>
      <w:bCs/>
      <w:kern w:val="32"/>
      <w:szCs w:val="32"/>
    </w:rPr>
  </w:style>
  <w:style w:type="paragraph" w:styleId="Heading2">
    <w:name w:val="heading 2"/>
    <w:basedOn w:val="Heading1"/>
    <w:next w:val="Normal"/>
    <w:qFormat/>
    <w:rsid w:val="00CF309C"/>
    <w:pPr>
      <w:jc w:val="left"/>
      <w:outlineLvl w:val="1"/>
    </w:pPr>
    <w:rPr>
      <w:bCs w:val="0"/>
      <w:iCs/>
      <w:szCs w:val="28"/>
    </w:rPr>
  </w:style>
  <w:style w:type="paragraph" w:styleId="Heading3">
    <w:name w:val="heading 3"/>
    <w:basedOn w:val="Normal"/>
    <w:next w:val="Normal"/>
    <w:qFormat/>
    <w:rsid w:val="00CF309C"/>
    <w:pPr>
      <w:keepNext/>
      <w:spacing w:before="240" w:after="60"/>
      <w:outlineLvl w:val="2"/>
    </w:pPr>
    <w:rPr>
      <w:rFonts w:cs="Arial"/>
      <w:b/>
      <w:bCs/>
      <w:szCs w:val="26"/>
    </w:rPr>
  </w:style>
  <w:style w:type="paragraph" w:styleId="Heading4">
    <w:name w:val="heading 4"/>
    <w:basedOn w:val="Normal"/>
    <w:next w:val="Normal"/>
    <w:qFormat/>
    <w:rsid w:val="00CF309C"/>
    <w:pPr>
      <w:keepNext/>
      <w:outlineLvl w:val="3"/>
    </w:pPr>
    <w:rPr>
      <w:b/>
      <w:bCs/>
      <w:i/>
      <w:szCs w:val="28"/>
    </w:rPr>
  </w:style>
  <w:style w:type="paragraph" w:styleId="Heading5">
    <w:name w:val="heading 5"/>
    <w:basedOn w:val="Normal"/>
    <w:next w:val="Normal"/>
    <w:qFormat/>
    <w:rsid w:val="00CF309C"/>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rsid w:val="00CF309C"/>
    <w:pPr>
      <w:tabs>
        <w:tab w:val="center" w:pos="4320"/>
        <w:tab w:val="right" w:pos="8640"/>
      </w:tabs>
    </w:pPr>
  </w:style>
  <w:style w:type="paragraph" w:styleId="Footer">
    <w:name w:val="footer"/>
    <w:basedOn w:val="Normal"/>
    <w:semiHidden/>
    <w:rsid w:val="00CF309C"/>
    <w:pPr>
      <w:tabs>
        <w:tab w:val="center" w:pos="4320"/>
        <w:tab w:val="right" w:pos="8640"/>
      </w:tabs>
    </w:pPr>
  </w:style>
  <w:style w:type="character" w:styleId="PageNumber">
    <w:name w:val="page number"/>
    <w:basedOn w:val="DefaultParagraphFont"/>
    <w:semiHidden/>
    <w:rsid w:val="00CF309C"/>
  </w:style>
  <w:style w:type="character" w:styleId="Hyperlink">
    <w:name w:val="Hyperlink"/>
    <w:semiHidden/>
    <w:rsid w:val="00CF309C"/>
    <w:rPr>
      <w:color w:val="0000FF"/>
      <w:u w:val="single"/>
    </w:rPr>
  </w:style>
  <w:style w:type="paragraph" w:styleId="BodyTextIndent">
    <w:name w:val="Body Text Indent"/>
    <w:basedOn w:val="Normal"/>
    <w:semiHidden/>
    <w:rsid w:val="00CF309C"/>
  </w:style>
  <w:style w:type="paragraph" w:styleId="BodyText">
    <w:name w:val="Body Text"/>
    <w:basedOn w:val="Normal"/>
    <w:semiHidden/>
    <w:rsid w:val="00CF309C"/>
    <w:pPr>
      <w:spacing w:after="120"/>
    </w:pPr>
  </w:style>
  <w:style w:type="paragraph" w:styleId="Title">
    <w:name w:val="Title"/>
    <w:basedOn w:val="Normal"/>
    <w:qFormat/>
    <w:rsid w:val="00CF309C"/>
    <w:pPr>
      <w:ind w:firstLine="0"/>
      <w:jc w:val="center"/>
      <w:outlineLvl w:val="0"/>
    </w:pPr>
    <w:rPr>
      <w:rFonts w:cs="Arial"/>
      <w:bCs/>
      <w:kern w:val="28"/>
      <w:szCs w:val="32"/>
    </w:rPr>
  </w:style>
  <w:style w:type="paragraph" w:styleId="Bibliography">
    <w:name w:val="Bibliography"/>
    <w:basedOn w:val="Normal"/>
    <w:next w:val="Normal"/>
    <w:uiPriority w:val="37"/>
    <w:unhideWhenUsed/>
    <w:rsid w:val="00895F43"/>
    <w:pPr>
      <w:ind w:left="720" w:hanging="720"/>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8</Pages>
  <Words>2501</Words>
  <Characters>14262</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67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Naz</cp:lastModifiedBy>
  <cp:revision>3</cp:revision>
  <dcterms:created xsi:type="dcterms:W3CDTF">2019-04-30T10:45:00Z</dcterms:created>
  <dcterms:modified xsi:type="dcterms:W3CDTF">2019-04-30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mDMfLG1"/&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